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0F91BDB9" w14:textId="77777777" w:rsidR="00CE78A6" w:rsidRDefault="00CE78A6">
      <w:pPr>
        <w:rPr>
          <w:lang w:val="en-US"/>
        </w:rPr>
      </w:pPr>
    </w:p>
    <w:p w14:paraId="3B15E84F" w14:textId="27ED7CA9" w:rsidR="00CE78A6" w:rsidRDefault="00CE78A6">
      <w:pPr>
        <w:rPr>
          <w:lang w:val="en-US"/>
        </w:rPr>
      </w:pPr>
      <w:r>
        <w:rPr>
          <w:rFonts w:ascii="Arial" w:hAnsi="Arial" w:cs="Arial"/>
          <w:color w:val="000000"/>
        </w:rPr>
        <w:t>A cancer type that has met with a myriad of challenges in research efforts is the Triple-negative breast cancer (TNBC). TNBC is a subtype of breast cancer that does not have any of the receptors (the oestrogen receptor (ER), progesterone receptor (PR), and human epidermal growth factor receptor 2 (HER2)) that are commonly found in breast cancer. Due to its TN status, TNBC is not sensitive to currently used anti-</w:t>
      </w:r>
      <w:proofErr w:type="spellStart"/>
      <w:r>
        <w:rPr>
          <w:rFonts w:ascii="Arial" w:hAnsi="Arial" w:cs="Arial"/>
          <w:color w:val="000000"/>
        </w:rPr>
        <w:t>estrogen</w:t>
      </w:r>
      <w:proofErr w:type="spellEnd"/>
      <w:r>
        <w:rPr>
          <w:rFonts w:ascii="Arial" w:hAnsi="Arial" w:cs="Arial"/>
          <w:color w:val="000000"/>
        </w:rPr>
        <w:t xml:space="preserve"> hormone therapies or HER2-targeted therapy. As such, TNBC leads to more aggressive phenotypes than other breast subtypes with no standardised targeted treatments available. TNBC had a 5-year survival rate 8% to 16% lower than other subtypes </w:t>
      </w:r>
      <w:r w:rsidR="00601409">
        <w:rPr>
          <w:rFonts w:ascii="Arial" w:hAnsi="Arial" w:cs="Arial"/>
          <w:color w:val="000000"/>
        </w:rPr>
        <w:fldChar w:fldCharType="begin"/>
      </w:r>
      <w:r w:rsidR="002A02C6">
        <w:rPr>
          <w:rFonts w:ascii="Arial" w:hAnsi="Arial" w:cs="Arial"/>
          <w:color w:val="000000"/>
        </w:rPr>
        <w:instrText xml:space="preserve"> ADDIN ZOTERO_ITEM CSL_CITATION {"citationID":"1TZQrtT9","properties":{"formattedCitation":"(Howard &amp; Olopade, 2021)","plainCitation":"(Howard &amp; Olopade, 2021)","noteIndex":0},"citationItems":[{"id":2390,"uris":["http://zotero.org/users/6562882/items/6B3AL3JJ"],"itemData":{"id":2390,"type":"article-journal","abstract":"ABSTRACT: Triple-negative breast cancer accounted for 12% of breast cancers diagnosed in the United States from 2012 to 2016, with a 5-year survival 8% to 16% lower than hormone receptor-positive disease. However, preventive and screening strategies remain tailored to the demographics of less lethal luminal cancers. This review examines the ethnic, genetic, and modifiable risk factors associated with triple-negative breast cancer, which providers must recognize to address the societal disparities of this deadly disease. Most notable is that triple-negative cancers disproportionately affect African American women and carriers of germline BRCA and PALB2 mutations. Even controlling for treatment delays, stage, and socioeconomic factors, African Americans with triple-negative breast cancer remain nearly twice as likely to die of their disease. To level the playing field, we must integrate genomic predictors of disease and epidemiologic characteristics of molecular breast cancer subtypes to provide personalized risk assessment, screening, and treatment for each patient.","container-title":"Cancer Journal (Sudbury, Mass.)","DOI":"10.1097/PPO.0000000000000500","ISSN":"1540-336X","issue":"1","journalAbbreviation":"Cancer J","language":"eng","note":"PMID: 33475288","page":"8-16","source":"PubMed","title":"Epidemiology of Triple-Negative Breast Cancer: A Review","title-short":"Epidemiology of Triple-Negative Breast Cancer","volume":"27","author":[{"family":"Howard","given":"Frederick M."},{"family":"Olopade","given":"Olufunmilayo I."}],"issued":{"date-parts":[["2021",2,1]]}}}],"schema":"https://github.com/citation-style-language/schema/raw/master/csl-citation.json"} </w:instrText>
      </w:r>
      <w:r w:rsidR="00601409">
        <w:rPr>
          <w:rFonts w:ascii="Arial" w:hAnsi="Arial" w:cs="Arial"/>
          <w:color w:val="000000"/>
        </w:rPr>
        <w:fldChar w:fldCharType="separate"/>
      </w:r>
      <w:r w:rsidR="002A02C6">
        <w:rPr>
          <w:rFonts w:ascii="Arial" w:hAnsi="Arial" w:cs="Arial"/>
          <w:noProof/>
          <w:color w:val="000000"/>
        </w:rPr>
        <w:t>(Howard &amp; Olopade, 2021)</w:t>
      </w:r>
      <w:r w:rsidR="00601409">
        <w:rPr>
          <w:rFonts w:ascii="Arial" w:hAnsi="Arial" w:cs="Arial"/>
          <w:color w:val="000000"/>
        </w:rPr>
        <w:fldChar w:fldCharType="end"/>
      </w:r>
      <w:r>
        <w:rPr>
          <w:rFonts w:ascii="Arial" w:hAnsi="Arial" w:cs="Arial"/>
          <w:color w:val="000000"/>
        </w:rPr>
        <w:t xml:space="preserve"> . Thus, a robust method that assists </w:t>
      </w:r>
      <w:r w:rsidR="002A02C6">
        <w:rPr>
          <w:rFonts w:ascii="Arial" w:hAnsi="Arial" w:cs="Arial"/>
          <w:color w:val="000000"/>
        </w:rPr>
        <w:t xml:space="preserve">in </w:t>
      </w:r>
      <w:r>
        <w:rPr>
          <w:rFonts w:ascii="Arial" w:hAnsi="Arial" w:cs="Arial"/>
          <w:color w:val="000000"/>
        </w:rPr>
        <w:t>differentiat</w:t>
      </w:r>
      <w:r w:rsidR="002A02C6">
        <w:rPr>
          <w:rFonts w:ascii="Arial" w:hAnsi="Arial" w:cs="Arial"/>
          <w:color w:val="000000"/>
        </w:rPr>
        <w:t xml:space="preserve">ing </w:t>
      </w:r>
      <w:r>
        <w:rPr>
          <w:rFonts w:ascii="Arial" w:hAnsi="Arial" w:cs="Arial"/>
          <w:color w:val="000000"/>
        </w:rPr>
        <w:t xml:space="preserve">between TNBC and non-TNBC can prove to be useful in </w:t>
      </w:r>
      <w:r w:rsidR="002A02C6">
        <w:rPr>
          <w:rFonts w:ascii="Arial" w:hAnsi="Arial" w:cs="Arial"/>
          <w:color w:val="000000"/>
        </w:rPr>
        <w:t xml:space="preserve">the </w:t>
      </w:r>
      <w:r>
        <w:rPr>
          <w:rFonts w:ascii="Arial" w:hAnsi="Arial" w:cs="Arial"/>
          <w:color w:val="000000"/>
        </w:rPr>
        <w:t>clinical management of breast cancer patients.</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1DD99087"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w:t>
      </w:r>
      <w:r w:rsidRPr="00D12809">
        <w:lastRenderedPageBreak/>
        <w:t>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 xml:space="preserve">samples from dataset 2. If the two subtypes are sufficiently different in terms of </w:t>
      </w:r>
      <w:r w:rsidR="006327B4" w:rsidRPr="00D12809">
        <w:t>gene expression profiles and underlying pathological pathways</w:t>
      </w:r>
      <w:r w:rsidR="006327B4">
        <w:t>, then 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r w:rsidR="00BB23A5">
        <w:t xml:space="preserve">Finally, another reason for lack of reproducibility is the inherent instability of the p-value metric used to select the DEG list </w:t>
      </w:r>
      <w:r w:rsidR="00BB23A5">
        <w:fldChar w:fldCharType="begin"/>
      </w:r>
      <w:r w:rsidR="00BB23A5">
        <w:instrText xml:space="preserve"> ADDIN ZOTERO_ITEM CSL_CITATION {"citationID":"t7iUlxGE","properties":{"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BB23A5">
        <w:fldChar w:fldCharType="separate"/>
      </w:r>
      <w:r w:rsidR="00BB23A5">
        <w:rPr>
          <w:noProof/>
        </w:rPr>
        <w:t>(Halsey et al., 2015)</w:t>
      </w:r>
      <w:r w:rsidR="00BB23A5">
        <w:fldChar w:fldCharType="end"/>
      </w:r>
      <w:r w:rsidR="00BB23A5">
        <w:t>.</w:t>
      </w:r>
    </w:p>
    <w:p w14:paraId="3813D811" w14:textId="77777777" w:rsidR="00B45554" w:rsidRDefault="00B45554"/>
    <w:p w14:paraId="0E6E95C9" w14:textId="536DAEB3" w:rsidR="00B45554" w:rsidRDefault="00B45554">
      <w:r w:rsidRPr="00B45554">
        <w:t>There have been several propos</w:t>
      </w:r>
      <w:r w:rsidR="00BB23A5">
        <w:t>als</w:t>
      </w:r>
      <w:r w:rsidRPr="00B45554">
        <w:t xml:space="preserve"> to rescue reproducibility from all these forces adversely affecting it. For instance,</w:t>
      </w:r>
      <w:r>
        <w:t xml:space="preserve"> to overcome </w:t>
      </w:r>
      <w:r w:rsidR="00574AFB">
        <w:t xml:space="preserve">the </w:t>
      </w:r>
      <w:r w:rsidR="00CD77F8">
        <w:t>erasure of biological signal due to</w:t>
      </w:r>
      <w:r w:rsidR="00E345CB">
        <w:t xml:space="preserve"> global</w:t>
      </w:r>
      <w:r w:rsidR="00CD77F8">
        <w:t xml:space="preserve"> quantile normalization</w:t>
      </w:r>
      <w:r w:rsidR="00226E01">
        <w:t xml:space="preserve"> in the presence of high class</w:t>
      </w:r>
      <w:r w:rsidR="00DB5AE3">
        <w:t>-effect proportion</w:t>
      </w:r>
      <w:r w:rsidR="00CD77F8">
        <w:t xml:space="preserve">,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r w:rsidR="00226E01">
        <w:t xml:space="preserve"> suggested performing quantile normalization in a class-specific manner</w:t>
      </w:r>
      <w:r w:rsidR="00DB5AE3">
        <w:t xml:space="preserve">, so as to preserve the inter-class differences. </w:t>
      </w:r>
      <w:r w:rsidR="001E54EA">
        <w:fldChar w:fldCharType="begin"/>
      </w:r>
      <w:r w:rsidR="00624BB6">
        <w:instrText xml:space="preserve"> ADDIN ZOTERO_ITEM CSL_CITATION {"citationID":"TkRJZKR4","properties":{"custom":"Sweeney et al. (2017)","formattedCitation":"Sweeney et al. (2017)","plainCitation":"Sweeney et al. (2017)","noteIndex":0},"citationItems":[{"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schema":"https://github.com/citation-style-language/schema/raw/master/csl-citation.json"} </w:instrText>
      </w:r>
      <w:r w:rsidR="001E54EA">
        <w:fldChar w:fldCharType="separate"/>
      </w:r>
      <w:r w:rsidR="00624BB6">
        <w:rPr>
          <w:noProof/>
        </w:rPr>
        <w:t>Sweeney et al. (2017)</w:t>
      </w:r>
      <w:r w:rsidR="001E54EA">
        <w:fldChar w:fldCharType="end"/>
      </w:r>
      <w:r w:rsidR="00624BB6">
        <w:t xml:space="preserve"> proposed pooling information from several independent studies by meta-analysis in order to obtain more reproducible lists of DEGs. </w:t>
      </w:r>
      <w:r w:rsidR="00624BB6">
        <w:fldChar w:fldCharType="begin"/>
      </w:r>
      <w:r w:rsidR="00BB23A5">
        <w:instrText xml:space="preserve"> ADDIN ZOTERO_ITEM CSL_CITATION {"citationID":"oSgVK6er","properties":{"custom":"Zhang et al. (2009)","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624BB6">
        <w:fldChar w:fldCharType="separate"/>
      </w:r>
      <w:r w:rsidR="00BB23A5">
        <w:rPr>
          <w:noProof/>
        </w:rPr>
        <w:t>Zhang et al. (2009)</w:t>
      </w:r>
      <w:r w:rsidR="00624BB6">
        <w:fldChar w:fldCharType="end"/>
      </w:r>
      <w:r w:rsidR="00BB23A5">
        <w:t xml:space="preserve"> took into consideration correlation within DEG lists rather than just the degree of overlap between DEG lists as a metric for reproducibility. A rank-based normalization method, gene fuzzy scoring (GFS), was proposed to overcome the biases introduced by other normalization methods  </w:t>
      </w:r>
      <w:r w:rsidR="00BB23A5">
        <w:fldChar w:fldCharType="begin"/>
      </w:r>
      <w:r w:rsidR="00BB23A5">
        <w:instrText xml:space="preserve"> ADDIN ZOTERO_ITEM CSL_CITATION {"citationID":"88E0SOuZ","properties":{"formattedCitation":"(Belorkar &amp; Wong, 2016)","plainCitation":"(Belorkar &amp; Wong, 2016)","noteIndex":0},"citationItems":[{"id":2109,"uris":["http://zotero.org/users/6562882/items/AWYFV3XR"],"itemData":{"id":2109,"type":"article-journal","abstract":"Background\nGene expression data produced on high-throughput platforms such as microarrays is susceptible to much variation that obscures useful biological information. Therefore, preprocessing data with a suitable normalization method is necessary, and has a direct and massive impact on the quality of downstream data analysis. However, it is known that standard normalization methods perform poorly, specially in the presence of substantial batch effects and heterogeneity in gene expression data.\n\nResults\nWe present Gene Fuzzy Score (GFS), a simple preprocessing technique, that is able to largely reduce obscuring variation while retaining useful biological information. Using four sets of publicly available datasets containing batch effects and heterogeneity, we compare GFS with three standard normalization techniques as well as raw gene expression. Each method is evaluated with respect to the quality, consistency, and biological coherence of its processed output. It is found that GFS outperforms other transformation techniques in all three aspects.\n\nConclusion\nOur approach to preprocessing is a stronger alternative to popular normalization techniques. We demonstrate that it achieves the essential goal of preprocessing – it is effective at making expression values from multiple samples comparable, even when they are from separate platforms, in independent batches, or belong to a heterogeneous phenotype.","container-title":"BMC Bioinformatics","DOI":"10.1186/s12859-016-1327-8","ISSN":"1471-2105","issue":"Suppl 17","journalAbbreviation":"BMC Bioinformatics","note":"PMID: 28155629\nPMCID: PMC5260137","page":"540","source":"PubMed Central","title":"GFS: fuzzy preprocessing for effective gene expression analysis","title-short":"GFS","URL":"https://www.ncbi.nlm.nih.gov/pmc/articles/PMC5260137/","volume":"17","author":[{"family":"Belorkar","given":"Abha"},{"family":"Wong","given":"Limsoon"}],"accessed":{"date-parts":[["2022",8,22]]},"issued":{"date-parts":[["2016",12,23]]}}}],"schema":"https://github.com/citation-style-language/schema/raw/master/csl-citation.json"} </w:instrText>
      </w:r>
      <w:r w:rsidR="00BB23A5">
        <w:fldChar w:fldCharType="separate"/>
      </w:r>
      <w:r w:rsidR="00BB23A5">
        <w:rPr>
          <w:noProof/>
        </w:rPr>
        <w:t>(Belorkar &amp; Wong, 2016)</w:t>
      </w:r>
      <w:r w:rsidR="00BB23A5">
        <w:fldChar w:fldCharType="end"/>
      </w:r>
      <w:r w:rsidR="00BB23A5">
        <w:t xml:space="preserve"> which compromise reproducibility.</w:t>
      </w:r>
    </w:p>
    <w:p w14:paraId="31D3E21E" w14:textId="2896719E" w:rsidR="00BB23A5" w:rsidRDefault="00BB23A5"/>
    <w:p w14:paraId="2E917046" w14:textId="1C8CF7E9" w:rsidR="00BB23A5" w:rsidRDefault="00BB23A5"/>
    <w:p w14:paraId="2A1DE40E" w14:textId="77777777" w:rsidR="001851BE" w:rsidRDefault="001851BE" w:rsidP="001851BE">
      <w:pPr>
        <w:pStyle w:val="NormalWeb"/>
        <w:numPr>
          <w:ilvl w:val="0"/>
          <w:numId w:val="2"/>
        </w:numPr>
        <w:spacing w:before="0" w:beforeAutospacing="0" w:after="0" w:afterAutospacing="0"/>
        <w:textAlignment w:val="baseline"/>
        <w:rPr>
          <w:rFonts w:ascii="Arial" w:hAnsi="Arial" w:cs="Arial"/>
          <w:b/>
          <w:bCs/>
          <w:color w:val="000000"/>
          <w:sz w:val="28"/>
          <w:szCs w:val="28"/>
        </w:rPr>
      </w:pPr>
      <w:r>
        <w:rPr>
          <w:rFonts w:ascii="Arial" w:hAnsi="Arial" w:cs="Arial"/>
          <w:b/>
          <w:bCs/>
          <w:color w:val="000000"/>
          <w:sz w:val="28"/>
          <w:szCs w:val="28"/>
        </w:rPr>
        <w:t>METHODOLOGY</w:t>
      </w:r>
    </w:p>
    <w:p w14:paraId="57C2C87F" w14:textId="77777777" w:rsidR="001851BE" w:rsidRDefault="001851BE" w:rsidP="001851BE">
      <w:pPr>
        <w:pStyle w:val="NormalWeb"/>
        <w:numPr>
          <w:ilvl w:val="1"/>
          <w:numId w:val="2"/>
        </w:numPr>
        <w:spacing w:before="0" w:beforeAutospacing="0" w:after="0" w:afterAutospacing="0"/>
        <w:ind w:left="992"/>
        <w:textAlignment w:val="baseline"/>
        <w:rPr>
          <w:rFonts w:ascii="Arial" w:hAnsi="Arial" w:cs="Arial"/>
          <w:b/>
          <w:bCs/>
          <w:color w:val="000000"/>
          <w:sz w:val="28"/>
          <w:szCs w:val="28"/>
        </w:rPr>
      </w:pPr>
      <w:r>
        <w:rPr>
          <w:rFonts w:ascii="Arial" w:hAnsi="Arial" w:cs="Arial"/>
          <w:b/>
          <w:bCs/>
          <w:color w:val="000000"/>
          <w:sz w:val="28"/>
          <w:szCs w:val="28"/>
        </w:rPr>
        <w:t>Datasets</w:t>
      </w:r>
    </w:p>
    <w:p w14:paraId="6692A10D" w14:textId="77777777" w:rsidR="001851BE" w:rsidRDefault="001851BE" w:rsidP="001851BE">
      <w:pPr>
        <w:pStyle w:val="NormalWeb"/>
        <w:numPr>
          <w:ilvl w:val="2"/>
          <w:numId w:val="2"/>
        </w:numPr>
        <w:spacing w:before="0" w:beforeAutospacing="0" w:after="0" w:afterAutospacing="0"/>
        <w:ind w:left="1276"/>
        <w:textAlignment w:val="baseline"/>
        <w:rPr>
          <w:rFonts w:ascii="Arial" w:hAnsi="Arial" w:cs="Arial"/>
          <w:b/>
          <w:bCs/>
          <w:color w:val="000000"/>
          <w:sz w:val="28"/>
          <w:szCs w:val="28"/>
        </w:rPr>
      </w:pPr>
      <w:r>
        <w:rPr>
          <w:rFonts w:ascii="Arial" w:hAnsi="Arial" w:cs="Arial"/>
          <w:b/>
          <w:bCs/>
          <w:color w:val="000000"/>
          <w:sz w:val="28"/>
          <w:szCs w:val="28"/>
        </w:rPr>
        <w:t>GSE762752 microarray dataset from GEO</w:t>
      </w:r>
    </w:p>
    <w:p w14:paraId="223965A9" w14:textId="088E5C6D" w:rsidR="001851BE" w:rsidRPr="0013127A" w:rsidRDefault="001851BE" w:rsidP="0013127A">
      <w:pPr>
        <w:pStyle w:val="NormalWeb"/>
        <w:spacing w:before="0" w:beforeAutospacing="0" w:after="0" w:afterAutospacing="0"/>
        <w:ind w:left="1287"/>
      </w:pPr>
      <w:r>
        <w:rPr>
          <w:rFonts w:ascii="Arial" w:hAnsi="Arial" w:cs="Arial"/>
          <w:color w:val="000000"/>
        </w:rPr>
        <w:t xml:space="preserve">Our main dataset is GSE76275 which is a compilation of microarray data conducted on the platform GPL570 with  Affymetrix Human Genome U133 Plus 2.0 Array. It is a </w:t>
      </w:r>
      <w:proofErr w:type="spellStart"/>
      <w:r>
        <w:rPr>
          <w:rFonts w:ascii="Arial" w:hAnsi="Arial" w:cs="Arial"/>
          <w:color w:val="000000"/>
        </w:rPr>
        <w:t>superseries</w:t>
      </w:r>
      <w:proofErr w:type="spellEnd"/>
      <w:r>
        <w:rPr>
          <w:rFonts w:ascii="Arial" w:hAnsi="Arial" w:cs="Arial"/>
          <w:color w:val="000000"/>
        </w:rPr>
        <w:t xml:space="preserve"> comprising 2 microarray submission, encompassing 198 TNBC tumours and 67 non-TNBC tumours. The dataset is described in the accompanying publication of Burstein et al.  (2015).</w:t>
      </w:r>
      <w:r w:rsidR="0013127A">
        <w:rPr>
          <w:rFonts w:ascii="Arial" w:hAnsi="Arial" w:cs="Arial"/>
          <w:color w:val="000000"/>
        </w:rPr>
        <w:t xml:space="preserve"> In this study, the authors have identified and validated 4 subtypes : Luminal-AR (LAR), Mesenchymal (MES), Basal-Like Immune-Suppressed (BLIS), and Basal-Like Immune-Activated (BLIA). Metadata for this dataset was obtained from the </w:t>
      </w:r>
      <w:proofErr w:type="spellStart"/>
      <w:r w:rsidR="0013127A">
        <w:rPr>
          <w:rFonts w:ascii="Arial" w:hAnsi="Arial" w:cs="Arial"/>
          <w:color w:val="000000"/>
        </w:rPr>
        <w:t>GEOquery</w:t>
      </w:r>
      <w:proofErr w:type="spellEnd"/>
      <w:r w:rsidR="0013127A">
        <w:rPr>
          <w:rFonts w:ascii="Arial" w:hAnsi="Arial" w:cs="Arial"/>
          <w:color w:val="000000"/>
        </w:rPr>
        <w:t xml:space="preserve"> Bioconductor R package </w:t>
      </w:r>
      <w:r w:rsidR="0013127A">
        <w:rPr>
          <w:rFonts w:ascii="Arial" w:hAnsi="Arial" w:cs="Arial"/>
          <w:color w:val="000000"/>
        </w:rPr>
        <w:fldChar w:fldCharType="begin"/>
      </w:r>
      <w:r w:rsidR="0013127A">
        <w:rPr>
          <w:rFonts w:ascii="Arial" w:hAnsi="Arial" w:cs="Arial"/>
          <w:color w:val="000000"/>
        </w:rPr>
        <w:instrText xml:space="preserve"> ADDIN ZOTERO_ITEM CSL_CITATION {"citationID":"rYDgknA4","properties":{"formattedCitation":"(Davis &amp; Meltzer, 2007)","plainCitation":"(Davis &amp; Meltzer, 2007)","noteIndex":0},"citationItems":[{"id":2384,"uris":["http://zotero.org/users/6562882/items/G83SP5YR"],"itemData":{"id":2384,"type":"article-journal","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nAVAILABILITY: GEOquery is available as part of the BioConductor project.","container-title":"Bioinformatics (Oxford, England)","DOI":"10.1093/bioinformatics/btm254","ISSN":"1367-4811","issue":"14","journalAbbreviation":"Bioinformatics","language":"eng","note":"PMID: 17496320","page":"1846-1847","source":"PubMed","title":"GEOquery: a bridge between the Gene Expression Omnibus (GEO) and BioConductor","title-short":"GEOquery","volume":"23","author":[{"family":"Davis","given":"Sean"},{"family":"Meltzer","given":"Paul S."}],"issued":{"date-parts":[["2007",7,15]]}}}],"schema":"https://github.com/citation-style-language/schema/raw/master/csl-citation.json"} </w:instrText>
      </w:r>
      <w:r w:rsidR="0013127A">
        <w:rPr>
          <w:rFonts w:ascii="Arial" w:hAnsi="Arial" w:cs="Arial"/>
          <w:color w:val="000000"/>
        </w:rPr>
        <w:fldChar w:fldCharType="separate"/>
      </w:r>
      <w:r w:rsidR="0013127A">
        <w:rPr>
          <w:rFonts w:ascii="Arial" w:hAnsi="Arial" w:cs="Arial"/>
          <w:noProof/>
          <w:color w:val="000000"/>
        </w:rPr>
        <w:t>(Davis &amp; Meltzer, 2007)</w:t>
      </w:r>
      <w:r w:rsidR="0013127A">
        <w:rPr>
          <w:rFonts w:ascii="Arial" w:hAnsi="Arial" w:cs="Arial"/>
          <w:color w:val="000000"/>
        </w:rPr>
        <w:fldChar w:fldCharType="end"/>
      </w:r>
      <w:r w:rsidR="0013127A">
        <w:rPr>
          <w:rFonts w:ascii="Arial" w:hAnsi="Arial" w:cs="Arial"/>
          <w:color w:val="000000"/>
        </w:rPr>
        <w:t xml:space="preserve">. Progesterone receptor (PR) status, </w:t>
      </w:r>
      <w:proofErr w:type="spellStart"/>
      <w:r w:rsidR="0013127A">
        <w:rPr>
          <w:rFonts w:ascii="Arial" w:hAnsi="Arial" w:cs="Arial"/>
          <w:color w:val="000000"/>
        </w:rPr>
        <w:t>estrogen</w:t>
      </w:r>
      <w:proofErr w:type="spellEnd"/>
      <w:r w:rsidR="0013127A">
        <w:rPr>
          <w:rFonts w:ascii="Arial" w:hAnsi="Arial" w:cs="Arial"/>
          <w:color w:val="000000"/>
        </w:rPr>
        <w:t xml:space="preserve"> receptor (ER) status, and HER2 amplification status were also provided in the metadata. Raw Affymetrix CEL files were downloaded from the corresponding accession page on GEO.</w:t>
      </w:r>
    </w:p>
    <w:p w14:paraId="3A2B541C" w14:textId="77777777" w:rsidR="001851BE" w:rsidRDefault="001851BE" w:rsidP="001851BE">
      <w:pPr>
        <w:pStyle w:val="NormalWeb"/>
        <w:numPr>
          <w:ilvl w:val="0"/>
          <w:numId w:val="3"/>
        </w:numPr>
        <w:spacing w:before="0" w:beforeAutospacing="0" w:after="200" w:afterAutospacing="0"/>
        <w:textAlignment w:val="baseline"/>
        <w:rPr>
          <w:rFonts w:ascii="Arial" w:hAnsi="Arial" w:cs="Arial"/>
          <w:b/>
          <w:bCs/>
          <w:color w:val="000000"/>
          <w:sz w:val="28"/>
          <w:szCs w:val="28"/>
        </w:rPr>
      </w:pPr>
      <w:r>
        <w:rPr>
          <w:rFonts w:ascii="Arial" w:hAnsi="Arial" w:cs="Arial"/>
          <w:b/>
          <w:bCs/>
          <w:color w:val="000000"/>
          <w:sz w:val="28"/>
          <w:szCs w:val="28"/>
        </w:rPr>
        <w:t>GSE43358</w:t>
      </w:r>
      <w:r>
        <w:rPr>
          <w:rFonts w:ascii="Arial" w:hAnsi="Arial" w:cs="Arial"/>
          <w:color w:val="000000"/>
        </w:rPr>
        <w:t xml:space="preserve"> </w:t>
      </w:r>
      <w:r>
        <w:rPr>
          <w:rFonts w:ascii="Arial" w:hAnsi="Arial" w:cs="Arial"/>
          <w:b/>
          <w:bCs/>
          <w:color w:val="000000"/>
          <w:sz w:val="28"/>
          <w:szCs w:val="28"/>
        </w:rPr>
        <w:t>microarray dataset from GEO</w:t>
      </w:r>
    </w:p>
    <w:p w14:paraId="793DA772" w14:textId="7698FF9F" w:rsidR="001851BE" w:rsidRPr="001851BE" w:rsidRDefault="001851BE" w:rsidP="001851BE">
      <w:pPr>
        <w:pStyle w:val="NormalWeb"/>
        <w:spacing w:before="0" w:beforeAutospacing="0" w:after="200" w:afterAutospacing="0"/>
        <w:textAlignment w:val="baseline"/>
        <w:rPr>
          <w:rFonts w:ascii="Arial" w:hAnsi="Arial" w:cs="Arial"/>
          <w:b/>
          <w:bCs/>
          <w:color w:val="000000"/>
          <w:sz w:val="28"/>
          <w:szCs w:val="28"/>
        </w:rPr>
      </w:pPr>
      <w:r w:rsidRPr="001851BE">
        <w:rPr>
          <w:rFonts w:ascii="Arial" w:hAnsi="Arial" w:cs="Arial"/>
          <w:color w:val="000000"/>
        </w:rPr>
        <w:t xml:space="preserve">Our analyses </w:t>
      </w:r>
      <w:r w:rsidR="0013127A">
        <w:rPr>
          <w:rFonts w:ascii="Arial" w:hAnsi="Arial" w:cs="Arial"/>
          <w:color w:val="000000"/>
        </w:rPr>
        <w:t>on the main dataset were</w:t>
      </w:r>
      <w:r w:rsidRPr="001851BE">
        <w:rPr>
          <w:rFonts w:ascii="Arial" w:hAnsi="Arial" w:cs="Arial"/>
          <w:color w:val="000000"/>
        </w:rPr>
        <w:t xml:space="preserve"> subsequently </w:t>
      </w:r>
      <w:r w:rsidR="0013127A">
        <w:rPr>
          <w:rFonts w:ascii="Arial" w:hAnsi="Arial" w:cs="Arial"/>
          <w:color w:val="000000"/>
        </w:rPr>
        <w:t>repeated</w:t>
      </w:r>
      <w:r w:rsidRPr="001851BE">
        <w:rPr>
          <w:rFonts w:ascii="Arial" w:hAnsi="Arial" w:cs="Arial"/>
          <w:color w:val="000000"/>
        </w:rPr>
        <w:t xml:space="preserve"> </w:t>
      </w:r>
      <w:r w:rsidR="0013127A">
        <w:rPr>
          <w:rFonts w:ascii="Arial" w:hAnsi="Arial" w:cs="Arial"/>
          <w:color w:val="000000"/>
        </w:rPr>
        <w:t>on</w:t>
      </w:r>
      <w:r w:rsidRPr="001851BE">
        <w:rPr>
          <w:rFonts w:ascii="Arial" w:hAnsi="Arial" w:cs="Arial"/>
          <w:color w:val="000000"/>
        </w:rPr>
        <w:t xml:space="preserve"> our validation dataset (GSE43358)</w:t>
      </w:r>
      <w:r w:rsidRPr="001851BE">
        <w:rPr>
          <w:rFonts w:ascii="Verdana" w:hAnsi="Verdana"/>
          <w:color w:val="000000"/>
          <w:sz w:val="18"/>
          <w:szCs w:val="18"/>
          <w:shd w:val="clear" w:color="auto" w:fill="DEEBDC"/>
        </w:rPr>
        <w:t xml:space="preserve"> </w:t>
      </w:r>
      <w:r w:rsidRPr="001851BE">
        <w:rPr>
          <w:rFonts w:ascii="Arial" w:hAnsi="Arial" w:cs="Arial"/>
          <w:color w:val="000000"/>
        </w:rPr>
        <w:t xml:space="preserve">comprising microarray-derived gene expression data from a smaller set of 57 samples utilising the same platform and chip. This dataset consisted of 17 </w:t>
      </w:r>
      <w:r w:rsidR="0013127A">
        <w:rPr>
          <w:rFonts w:ascii="Arial" w:hAnsi="Arial" w:cs="Arial"/>
          <w:color w:val="000000"/>
        </w:rPr>
        <w:t xml:space="preserve">TNBC samples and 40 non-TNBC samples. Similar to the original dataset, the metadata was obtained using </w:t>
      </w:r>
      <w:proofErr w:type="spellStart"/>
      <w:r w:rsidR="0013127A">
        <w:rPr>
          <w:rFonts w:ascii="Arial" w:hAnsi="Arial" w:cs="Arial"/>
          <w:color w:val="000000"/>
        </w:rPr>
        <w:t>GEOquery</w:t>
      </w:r>
      <w:proofErr w:type="spellEnd"/>
      <w:r w:rsidR="0013127A">
        <w:rPr>
          <w:rFonts w:ascii="Arial" w:hAnsi="Arial" w:cs="Arial"/>
          <w:color w:val="000000"/>
        </w:rPr>
        <w:t>, and the raw CEL files were downloaded from the GEO accession page. PR status, ER status, and HER2 amplification status were also provided in the metadata for this dataset.</w:t>
      </w:r>
    </w:p>
    <w:p w14:paraId="350DF261" w14:textId="231560F4" w:rsidR="00BB23A5" w:rsidRDefault="00BB23A5" w:rsidP="00101278"/>
    <w:p w14:paraId="06352AF0" w14:textId="7783A421" w:rsidR="00101278" w:rsidRDefault="00101278" w:rsidP="00101278">
      <w:r>
        <w:rPr>
          <w:rFonts w:ascii="Arial" w:hAnsi="Arial" w:cs="Arial"/>
          <w:color w:val="000000"/>
        </w:rPr>
        <w:t xml:space="preserve">Figure 1 below describes our project workflow. In brief, for each dataset, the expression data from the raw CEL files was processed according to the selected pre-processing method, either class-specific quantile normalization (method 1) or GFS (method 2). More details regarding these pre-processing methods are given in the subsequent sections. Following pre-processing, the differential gene expression analysis was carried out. </w:t>
      </w:r>
      <w:proofErr w:type="spellStart"/>
      <w:r>
        <w:rPr>
          <w:rFonts w:ascii="Arial" w:hAnsi="Arial" w:cs="Arial"/>
          <w:color w:val="000000"/>
        </w:rPr>
        <w:t>Limma</w:t>
      </w:r>
      <w:proofErr w:type="spellEnd"/>
      <w:r>
        <w:rPr>
          <w:rFonts w:ascii="Arial" w:hAnsi="Arial" w:cs="Arial"/>
          <w:color w:val="000000"/>
        </w:rPr>
        <w:t xml:space="preserve"> was used for class-specific quantile-normalized data, while the Mann-Whitney U test was performed for the GFS-normalized data. The differentially expressed gene list was obtained for each pre-processing method, for each dataset. The DEG lists from the two datasets were intersected to obtain the percentage of overlapping genes (POG) as defined in </w:t>
      </w:r>
      <w:r>
        <w:rPr>
          <w:rFonts w:ascii="Arial" w:hAnsi="Arial" w:cs="Arial"/>
          <w:color w:val="000000"/>
        </w:rPr>
        <w:fldChar w:fldCharType="begin"/>
      </w:r>
      <w:r w:rsidR="00BE187C">
        <w:rPr>
          <w:rFonts w:ascii="Arial" w:hAnsi="Arial" w:cs="Arial"/>
          <w:color w:val="000000"/>
        </w:rPr>
        <w:instrText xml:space="preserve"> ADDIN ZOTERO_ITEM CSL_CITATION {"citationID":"p8YEXklc","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Pr>
          <w:rFonts w:ascii="Arial" w:hAnsi="Arial" w:cs="Arial"/>
          <w:color w:val="000000"/>
        </w:rPr>
        <w:fldChar w:fldCharType="separate"/>
      </w:r>
      <w:r w:rsidR="00BE187C">
        <w:rPr>
          <w:rFonts w:ascii="Arial" w:hAnsi="Arial" w:cs="Arial"/>
          <w:noProof/>
          <w:color w:val="000000"/>
        </w:rPr>
        <w:t>(Zhang et al., 2009)</w:t>
      </w:r>
      <w:r>
        <w:rPr>
          <w:rFonts w:ascii="Arial" w:hAnsi="Arial" w:cs="Arial"/>
          <w:color w:val="000000"/>
        </w:rPr>
        <w:fldChar w:fldCharType="end"/>
      </w:r>
      <w:r w:rsidR="00BE187C">
        <w:rPr>
          <w:rFonts w:ascii="Arial" w:hAnsi="Arial" w:cs="Arial"/>
          <w:color w:val="000000"/>
        </w:rPr>
        <w:t>.</w:t>
      </w:r>
      <w:r w:rsidR="00D50E70">
        <w:rPr>
          <w:rFonts w:ascii="Arial" w:hAnsi="Arial" w:cs="Arial"/>
          <w:color w:val="000000"/>
        </w:rPr>
        <w:t xml:space="preserve"> </w:t>
      </w:r>
    </w:p>
    <w:p w14:paraId="6EED9A39" w14:textId="317F17D3" w:rsidR="00D12809" w:rsidRDefault="00D12809"/>
    <w:p w14:paraId="73C1BF42" w14:textId="6AD33D5C" w:rsidR="006D7733" w:rsidRDefault="006D7733"/>
    <w:p w14:paraId="358560F0" w14:textId="77777777" w:rsidR="006D7733" w:rsidRDefault="006D7733" w:rsidP="006D7733"/>
    <w:p w14:paraId="58E4BA8B" w14:textId="14BD89BF" w:rsidR="006D7733" w:rsidRDefault="006D7733" w:rsidP="006D7733">
      <w:pPr>
        <w:pStyle w:val="NormalWeb"/>
        <w:spacing w:before="0" w:beforeAutospacing="0" w:after="0" w:afterAutospacing="0"/>
        <w:rPr>
          <w:rFonts w:ascii="Arial" w:hAnsi="Arial" w:cs="Arial"/>
          <w:color w:val="000000"/>
        </w:rPr>
      </w:pPr>
      <w:r>
        <w:rPr>
          <w:rFonts w:ascii="Arial" w:hAnsi="Arial" w:cs="Arial"/>
          <w:color w:val="000000"/>
        </w:rPr>
        <w:t>The RMA method consists of three steps: (1) Background subtraction, (2) Quantile normalization and (3) Summarization</w:t>
      </w:r>
      <w:r w:rsidR="002E5AE0">
        <w:rPr>
          <w:rFonts w:ascii="Arial" w:hAnsi="Arial" w:cs="Arial"/>
          <w:color w:val="000000"/>
        </w:rPr>
        <w:t xml:space="preserve"> </w:t>
      </w:r>
      <w:r w:rsidR="002E5AE0">
        <w:rPr>
          <w:rFonts w:ascii="Arial" w:hAnsi="Arial" w:cs="Arial"/>
          <w:color w:val="000000"/>
        </w:rPr>
        <w:fldChar w:fldCharType="begin"/>
      </w:r>
      <w:r w:rsidR="00810CC6">
        <w:rPr>
          <w:rFonts w:ascii="Arial" w:hAnsi="Arial" w:cs="Arial"/>
          <w:color w:val="000000"/>
        </w:rPr>
        <w:instrText xml:space="preserve"> ADDIN ZOTERO_ITEM CSL_CITATION {"citationID":"2RGpoH6S","properties":{"formattedCitation":"(Irizarry et al., 2003)","plainCitation":"(Irizarry et al., 2003)","noteIndex":0},"citationItems":[{"id":2141,"uris":["http://zotero.org/users/6562882/items/SYYN67PA"],"itemData":{"id":2141,"type":"article-journal","abstract":"In this paper we report exploratory analyses of high</w:instrText>
      </w:r>
      <w:r w:rsidR="00810CC6">
        <w:rPr>
          <w:rFonts w:ascii="Cambria Math" w:hAnsi="Cambria Math" w:cs="Cambria Math"/>
          <w:color w:val="000000"/>
        </w:rPr>
        <w:instrText>‐</w:instrText>
      </w:r>
      <w:r w:rsidR="00810CC6">
        <w:rPr>
          <w:rFonts w:ascii="Arial" w:hAnsi="Arial" w:cs="Arial"/>
          <w:color w:val="000000"/>
        </w:rPr>
        <w:instrText>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w:instrText>
      </w:r>
      <w:r w:rsidR="00810CC6">
        <w:rPr>
          <w:rFonts w:ascii="Cambria Math" w:hAnsi="Cambria Math" w:cs="Cambria Math"/>
          <w:color w:val="000000"/>
        </w:rPr>
        <w:instrText>‐</w:instrText>
      </w:r>
      <w:r w:rsidR="00810CC6">
        <w:rPr>
          <w:rFonts w:ascii="Arial" w:hAnsi="Arial" w:cs="Arial"/>
          <w:color w:val="000000"/>
        </w:rPr>
        <w:instrText>in study conducted by Gene Logic and Wyeth's Genetics Institute involving 95 HG</w:instrText>
      </w:r>
      <w:r w:rsidR="00810CC6">
        <w:rPr>
          <w:rFonts w:ascii="Cambria Math" w:hAnsi="Cambria Math" w:cs="Cambria Math"/>
          <w:color w:val="000000"/>
        </w:rPr>
        <w:instrText>‐</w:instrText>
      </w:r>
      <w:r w:rsidR="00810CC6">
        <w:rPr>
          <w:rFonts w:ascii="Arial" w:hAnsi="Arial" w:cs="Arial"/>
          <w:color w:val="000000"/>
        </w:rPr>
        <w:instrText>U95A human GeneChip® arrays; and part of a dilution study conducted by Gene Logic involving 75 HG</w:instrText>
      </w:r>
      <w:r w:rsidR="00810CC6">
        <w:rPr>
          <w:rFonts w:ascii="Cambria Math" w:hAnsi="Cambria Math" w:cs="Cambria Math"/>
          <w:color w:val="000000"/>
        </w:rPr>
        <w:instrText>‐</w:instrText>
      </w:r>
      <w:r w:rsidR="00810CC6">
        <w:rPr>
          <w:rFonts w:ascii="Arial" w:hAnsi="Arial" w:cs="Arial"/>
          <w:color w:val="000000"/>
        </w:rPr>
        <w:instrText>U95A GeneChip® arrays. We display some familiar features of the perfect match and mismatch probe (PM and MM) values of these data, and examine the variance–mean relationship with probe</w:instrText>
      </w:r>
      <w:r w:rsidR="00810CC6">
        <w:rPr>
          <w:rFonts w:ascii="Cambria Math" w:hAnsi="Cambria Math" w:cs="Cambria Math"/>
          <w:color w:val="000000"/>
        </w:rPr>
        <w:instrText>‐</w:instrText>
      </w:r>
      <w:r w:rsidR="00810CC6">
        <w:rPr>
          <w:rFonts w:ascii="Arial" w:hAnsi="Arial" w:cs="Arial"/>
          <w:color w:val="000000"/>
        </w:rPr>
        <w:instrText>level data from probes believed to be defective, and so delivering noise only. We explain why we need to normalize the arrays to one another using probe level intensities. We then examine the behavior of the PM and MM using spike</w:instrText>
      </w:r>
      <w:r w:rsidR="00810CC6">
        <w:rPr>
          <w:rFonts w:ascii="Cambria Math" w:hAnsi="Cambria Math" w:cs="Cambria Math"/>
          <w:color w:val="000000"/>
        </w:rPr>
        <w:instrText>‐</w:instrText>
      </w:r>
      <w:r w:rsidR="00810CC6">
        <w:rPr>
          <w:rFonts w:ascii="Arial" w:hAnsi="Arial" w:cs="Arial"/>
          <w:color w:val="000000"/>
        </w:rPr>
        <w:instrText>in data and assess three commonly used summary measures: Affymetrix's (i) average difference (AvDiff) and (ii) MAS 5.0 signal, and (iii) the Li and Wong multiplicative model</w:instrText>
      </w:r>
      <w:r w:rsidR="00810CC6">
        <w:rPr>
          <w:rFonts w:ascii="Cambria Math" w:hAnsi="Cambria Math" w:cs="Cambria Math"/>
          <w:color w:val="000000"/>
        </w:rPr>
        <w:instrText>‐</w:instrText>
      </w:r>
      <w:r w:rsidR="00810CC6">
        <w:rPr>
          <w:rFonts w:ascii="Arial" w:hAnsi="Arial" w:cs="Arial"/>
          <w:color w:val="000000"/>
        </w:rPr>
        <w:instrText>based expression index (MBEI). The exploratory data analyses of the probe level data motivate a new summary measure that is a robust multi</w:instrText>
      </w:r>
      <w:r w:rsidR="00810CC6">
        <w:rPr>
          <w:rFonts w:ascii="Cambria Math" w:hAnsi="Cambria Math" w:cs="Cambria Math"/>
          <w:color w:val="000000"/>
        </w:rPr>
        <w:instrText>‐</w:instrText>
      </w:r>
      <w:r w:rsidR="00810CC6">
        <w:rPr>
          <w:rFonts w:ascii="Arial" w:hAnsi="Arial" w:cs="Arial"/>
          <w:color w:val="000000"/>
        </w:rPr>
        <w:instrText>array average (RMA) of background</w:instrText>
      </w:r>
      <w:r w:rsidR="00810CC6">
        <w:rPr>
          <w:rFonts w:ascii="Cambria Math" w:hAnsi="Cambria Math" w:cs="Cambria Math"/>
          <w:color w:val="000000"/>
        </w:rPr>
        <w:instrText>‐</w:instrText>
      </w:r>
      <w:r w:rsidR="00810CC6">
        <w:rPr>
          <w:rFonts w:ascii="Arial" w:hAnsi="Arial" w:cs="Arial"/>
          <w:color w:val="000000"/>
        </w:rPr>
        <w:instrText>adjusted, normalized, and log</w:instrText>
      </w:r>
      <w:r w:rsidR="00810CC6">
        <w:rPr>
          <w:rFonts w:ascii="Cambria Math" w:hAnsi="Cambria Math" w:cs="Cambria Math"/>
          <w:color w:val="000000"/>
        </w:rPr>
        <w:instrText>‐</w:instrText>
      </w:r>
      <w:r w:rsidR="00810CC6">
        <w:rPr>
          <w:rFonts w:ascii="Arial" w:hAnsi="Arial" w:cs="Arial"/>
          <w:color w:val="000000"/>
        </w:rPr>
        <w:instrText>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w:instrText>
      </w:r>
      <w:r w:rsidR="00810CC6">
        <w:rPr>
          <w:rFonts w:ascii="Cambria Math" w:hAnsi="Cambria Math" w:cs="Cambria Math"/>
          <w:color w:val="000000"/>
        </w:rPr>
        <w:instrText>‐</w:instrText>
      </w:r>
      <w:r w:rsidR="00810CC6">
        <w:rPr>
          <w:rFonts w:ascii="Arial" w:hAnsi="Arial" w:cs="Arial"/>
          <w:color w:val="000000"/>
        </w:rPr>
        <w:instrText>in data. We conclude that there is no obvious downside to using RMA and attaching a standard error (SE) to this quantity using a linear model which removes probe</w:instrText>
      </w:r>
      <w:r w:rsidR="00810CC6">
        <w:rPr>
          <w:rFonts w:ascii="Cambria Math" w:hAnsi="Cambria Math" w:cs="Cambria Math"/>
          <w:color w:val="000000"/>
        </w:rPr>
        <w:instrText>‐</w:instrText>
      </w:r>
      <w:r w:rsidR="00810CC6">
        <w:rPr>
          <w:rFonts w:ascii="Arial" w:hAnsi="Arial" w:cs="Arial"/>
          <w:color w:val="000000"/>
        </w:rPr>
        <w:instrText>specific affinities.","container-title":"Biostatistics","DOI":"10.1093/biostatistics/4.2.249","ISSN":"1465-4644","issue":"2","journalAbbreviation":"Biostatistics","page":"249-264","source":"Silverchair","title":"Exploration, normalization, and summaries of high density oligonucleotide array probe level data","URL":"https://doi.org/10.1093/biostatistics/4.2.249","volume":"4","author":[{"family":"Irizarry","given":"Rafael A."},{"family":"Hobbs","given":"Bridget"},{"family":"Collin","given":"Francois"},{"family":"Beazer</w:instrText>
      </w:r>
      <w:r w:rsidR="00810CC6">
        <w:rPr>
          <w:rFonts w:ascii="Cambria Math" w:hAnsi="Cambria Math" w:cs="Cambria Math"/>
          <w:color w:val="000000"/>
        </w:rPr>
        <w:instrText>‐</w:instrText>
      </w:r>
      <w:r w:rsidR="00810CC6">
        <w:rPr>
          <w:rFonts w:ascii="Arial" w:hAnsi="Arial" w:cs="Arial"/>
          <w:color w:val="000000"/>
        </w:rPr>
        <w:instrText xml:space="preserve">Barclay","given":"Yasmin D."},{"family":"Antonellis","given":"Kristen J."},{"family":"Scherf","given":"Uwe"},{"family":"Speed","given":"Terence P."}],"accessed":{"date-parts":[["2022",8,31]]},"issued":{"date-parts":[["2003",4,1]]}}}],"schema":"https://github.com/citation-style-language/schema/raw/master/csl-citation.json"} </w:instrText>
      </w:r>
      <w:r w:rsidR="002E5AE0">
        <w:rPr>
          <w:rFonts w:ascii="Arial" w:hAnsi="Arial" w:cs="Arial"/>
          <w:color w:val="000000"/>
        </w:rPr>
        <w:fldChar w:fldCharType="separate"/>
      </w:r>
      <w:r w:rsidR="00810CC6">
        <w:rPr>
          <w:rFonts w:ascii="Arial" w:hAnsi="Arial" w:cs="Arial"/>
          <w:noProof/>
          <w:color w:val="000000"/>
        </w:rPr>
        <w:t>(Irizarry et al., 2003)</w:t>
      </w:r>
      <w:r w:rsidR="002E5AE0">
        <w:rPr>
          <w:rFonts w:ascii="Arial" w:hAnsi="Arial" w:cs="Arial"/>
          <w:color w:val="000000"/>
        </w:rPr>
        <w:fldChar w:fldCharType="end"/>
      </w:r>
      <w:r>
        <w:rPr>
          <w:rFonts w:ascii="Arial" w:hAnsi="Arial" w:cs="Arial"/>
          <w:color w:val="000000"/>
        </w:rPr>
        <w:t xml:space="preserve">. In method 1, since quantile normalization was to be carried out separately for the two classes, the raw CEL files for the TNBC and non-TNBC samples were read in separately using the oligo package </w:t>
      </w:r>
      <w:r>
        <w:rPr>
          <w:rFonts w:ascii="Arial" w:hAnsi="Arial" w:cs="Arial"/>
          <w:color w:val="000000"/>
        </w:rPr>
        <w:fldChar w:fldCharType="begin"/>
      </w:r>
      <w:r>
        <w:rPr>
          <w:rFonts w:ascii="Arial" w:hAnsi="Arial" w:cs="Arial"/>
          <w:color w:val="000000"/>
        </w:rPr>
        <w:instrText xml:space="preserve"> ADDIN ZOTERO_ITEM CSL_CITATION {"citationID":"uUgKb5ro","properties":{"formattedCitation":"(Carvalho &amp; Irizarry, 2010)","plainCitation":"(Carvalho &amp; Irizarry, 2010)","noteIndex":0},"citationItems":[{"id":2386,"uris":["http://zotero.org/users/6562882/items/2LHEGUQN"],"itemData":{"id":2386,"type":"article-journal","abstract":"Motivation: The availability of flexible open source software for the analysis of gene expression raw level data has greatly facilitated the development of widely used preprocessing methods for these technologies. However, the expansion of microarray applications has exposed the limitation of existing tools.Results: We developed the oligo package to provide a more general solution that supports a wide range of applications. The package is based on the BioConductor principles of transparency, reproducibility and efficiency of development. It extends the existing tools and leverages existing code for visualization, accessing data and widely used preprocessing routines. The oligo package implements a unified paradigm for preprocessing data and interfaces with other BioConductor tools for downstream analysis. Our infrastructure is general and can be used by other BioConductor packages.Availability: The oligo package is freely available through BioConductor, http://www.bioconductor.org.Contact:benilton.carvalho@cancer.org.uk; rafa@jhu.eduSupplementary information:Supplementary data are available at Bioinformatics online.","container-title":"Bioinformatics","DOI":"10.1093/bioinformatics/btq431","ISSN":"1367-4803","issue":"19","journalAbbreviation":"Bioinformatics","page":"2363-2367","source":"Silverchair","title":"A framework for oligonucleotide microarray preprocessing","URL":"https://doi.org/10.1093/bioinformatics/btq431","volume":"26","author":[{"family":"Carvalho","given":"Benilton S."},{"family":"Irizarry","given":"Rafael A."}],"accessed":{"date-parts":[["2022",10,16]]},"issued":{"date-parts":[["2010",10,1]]}}}],"schema":"https://github.com/citation-style-language/schema/raw/master/csl-citation.json"} </w:instrText>
      </w:r>
      <w:r>
        <w:rPr>
          <w:rFonts w:ascii="Arial" w:hAnsi="Arial" w:cs="Arial"/>
          <w:color w:val="000000"/>
        </w:rPr>
        <w:fldChar w:fldCharType="separate"/>
      </w:r>
      <w:r>
        <w:rPr>
          <w:rFonts w:ascii="Arial" w:hAnsi="Arial" w:cs="Arial"/>
          <w:noProof/>
          <w:color w:val="000000"/>
        </w:rPr>
        <w:t>(Carvalho &amp; Irizarry, 2010)</w:t>
      </w:r>
      <w:r>
        <w:rPr>
          <w:rFonts w:ascii="Arial" w:hAnsi="Arial" w:cs="Arial"/>
          <w:color w:val="000000"/>
        </w:rPr>
        <w:fldChar w:fldCharType="end"/>
      </w:r>
      <w:r>
        <w:rPr>
          <w:rFonts w:ascii="Arial" w:hAnsi="Arial" w:cs="Arial"/>
          <w:color w:val="000000"/>
        </w:rPr>
        <w:t xml:space="preserve">. </w:t>
      </w:r>
    </w:p>
    <w:p w14:paraId="07046720" w14:textId="4EF4F4D1" w:rsidR="000213A5" w:rsidRDefault="000213A5" w:rsidP="006D7733">
      <w:pPr>
        <w:pStyle w:val="NormalWeb"/>
        <w:spacing w:before="0" w:beforeAutospacing="0" w:after="0" w:afterAutospacing="0"/>
        <w:rPr>
          <w:rFonts w:ascii="Arial" w:hAnsi="Arial" w:cs="Arial"/>
          <w:color w:val="000000"/>
        </w:rPr>
      </w:pPr>
    </w:p>
    <w:p w14:paraId="2660C6A0" w14:textId="77777777" w:rsidR="000213A5" w:rsidRDefault="000213A5" w:rsidP="006D7733">
      <w:pPr>
        <w:pStyle w:val="NormalWeb"/>
        <w:spacing w:before="0" w:beforeAutospacing="0" w:after="0" w:afterAutospacing="0"/>
      </w:pPr>
    </w:p>
    <w:p w14:paraId="22092A5B" w14:textId="77777777" w:rsidR="00E275A3" w:rsidRDefault="00122236">
      <w:pPr>
        <w:rPr>
          <w:rFonts w:ascii="Arial" w:hAnsi="Arial" w:cs="Arial"/>
          <w:color w:val="000000"/>
        </w:rPr>
      </w:pPr>
      <w:r>
        <w:rPr>
          <w:rFonts w:ascii="Arial" w:hAnsi="Arial" w:cs="Arial"/>
          <w:color w:val="000000"/>
        </w:rPr>
        <w:t>However, this approach is not sustainable in the case of small datasets containing multiple factors to account for, in which case it would be difficult to maintain the factors balanced across all subgroups. Thus, the accuracy of results obtained after class-</w:t>
      </w:r>
      <w:proofErr w:type="spellStart"/>
      <w:r>
        <w:rPr>
          <w:rFonts w:ascii="Arial" w:hAnsi="Arial" w:cs="Arial"/>
          <w:color w:val="000000"/>
        </w:rPr>
        <w:t>specifc</w:t>
      </w:r>
      <w:proofErr w:type="spellEnd"/>
      <w:r>
        <w:rPr>
          <w:rFonts w:ascii="Arial" w:hAnsi="Arial" w:cs="Arial"/>
          <w:color w:val="000000"/>
        </w:rPr>
        <w:t xml:space="preserve"> quantile normalization heavily depends on the composition of the groups within which normalization was performed.</w:t>
      </w:r>
      <w:r w:rsidR="00EA4AE9">
        <w:rPr>
          <w:rFonts w:ascii="Arial" w:hAnsi="Arial" w:cs="Arial"/>
          <w:color w:val="000000"/>
        </w:rPr>
        <w:t xml:space="preserve"> This </w:t>
      </w:r>
      <w:r w:rsidR="00FA2730">
        <w:rPr>
          <w:rFonts w:ascii="Arial" w:hAnsi="Arial" w:cs="Arial"/>
          <w:color w:val="000000"/>
        </w:rPr>
        <w:t>resembles</w:t>
      </w:r>
      <w:r w:rsidR="00EA4AE9">
        <w:rPr>
          <w:rFonts w:ascii="Arial" w:hAnsi="Arial" w:cs="Arial"/>
          <w:color w:val="000000"/>
        </w:rPr>
        <w:t xml:space="preserve"> the </w:t>
      </w:r>
      <w:r w:rsidR="00FA2730">
        <w:rPr>
          <w:rFonts w:ascii="Arial" w:hAnsi="Arial" w:cs="Arial"/>
          <w:color w:val="000000"/>
        </w:rPr>
        <w:t>issue</w:t>
      </w:r>
      <w:r w:rsidR="00EA4AE9">
        <w:rPr>
          <w:rFonts w:ascii="Arial" w:hAnsi="Arial" w:cs="Arial"/>
          <w:color w:val="000000"/>
        </w:rPr>
        <w:t xml:space="preserve"> brought up by </w:t>
      </w:r>
      <w:r w:rsidR="00FA2730">
        <w:rPr>
          <w:rFonts w:ascii="Arial" w:hAnsi="Arial" w:cs="Arial"/>
          <w:color w:val="000000"/>
        </w:rPr>
        <w:fldChar w:fldCharType="begin"/>
      </w:r>
      <w:r w:rsidR="00025D85">
        <w:rPr>
          <w:rFonts w:ascii="Arial" w:hAnsi="Arial" w:cs="Arial"/>
          <w:color w:val="000000"/>
        </w:rPr>
        <w:instrText xml:space="preserve"> ADDIN ZOTERO_ITEM CSL_CITATION {"citationID":"U0pKAZA5","properties":{"custom":"Patil et al. (2015)","formattedCitation":"Patil et al. (2015)","plainCitation":"Patil et al. (2015)","noteIndex":0},"citationItems":[{"id":2268,"uris":["http://zotero.org/users/6562882/items/JBAGJLBZ"],"itemData":{"id":2268,"type":"article-journal","abstract":"Motivation: Prior to applying genomic predictors to clinical samples, the genomic data must be properly normalized to ensure that the test set data are comparable to the data upon which the predictor was trained. The most effective normalization methods depend on data from multiple patients. From a biomedical perspective, this implies that predictions for a single patient may change depending on which other patient samples they are normalized with. This test set bias will occur when any cross-sample normalization is used before clinical prediction., Results: We demonstrate that results from existing gene signatures which rely on normalizing test data may be irreproducible when the patient population changes composition or size using a set of curated, publicly available breast cancer microarray experiments. As an alternative, we examine the use of gene signatures that rely on ranks from the data and show why signatures using rank-based features can avoid test set bias while maintaining highly accurate classification, even across platforms., Availability and implementation: The code, data and instructions necessary to reproduce our entire analysis is available at https://github.com/prpatil/testsetbias., Contact: jtleek@gmail.com or bhaibeka@uhnresearch.ca, Supplementary information: Supplementary data are available at Bioinformatics online.","container-title":"Bioinformatics","DOI":"10.1093/bioinformatics/btv157","ISSN":"1367-4803","issue":"14","journalAbbreviation":"Bioinformatics","note":"PMID: 25788628\nPMCID: PMC4495301","page":"2318-2323","source":"PubMed Central","title":"Test set bias affects reproducibility of gene signatures","URL":"https://www.ncbi.nlm.nih.gov/pmc/articles/PMC4495301/","volume":"31","author":[{"family":"Patil","given":"Prasad"},{"family":"Bachant-Winner","given":"Pierre-Olivier"},{"family":"Haibe-Kains","given":"Benjamin"},{"family":"Leek","given":"Jeffrey T."}],"accessed":{"date-parts":[["2022",9,20]]},"issued":{"date-parts":[["2015",7,15]]}}}],"schema":"https://github.com/citation-style-language/schema/raw/master/csl-citation.json"} </w:instrText>
      </w:r>
      <w:r w:rsidR="00FA2730">
        <w:rPr>
          <w:rFonts w:ascii="Arial" w:hAnsi="Arial" w:cs="Arial"/>
          <w:color w:val="000000"/>
        </w:rPr>
        <w:fldChar w:fldCharType="separate"/>
      </w:r>
      <w:r w:rsidR="00025D85">
        <w:rPr>
          <w:rFonts w:ascii="Arial" w:hAnsi="Arial" w:cs="Arial"/>
          <w:noProof/>
          <w:color w:val="000000"/>
        </w:rPr>
        <w:t>Patil et al. (2015)</w:t>
      </w:r>
      <w:r w:rsidR="00FA2730">
        <w:rPr>
          <w:rFonts w:ascii="Arial" w:hAnsi="Arial" w:cs="Arial"/>
          <w:color w:val="000000"/>
        </w:rPr>
        <w:fldChar w:fldCharType="end"/>
      </w:r>
      <w:r w:rsidR="00025D85">
        <w:rPr>
          <w:rFonts w:ascii="Arial" w:hAnsi="Arial" w:cs="Arial"/>
          <w:color w:val="000000"/>
        </w:rPr>
        <w:t xml:space="preserve"> regarding test set bias. Test set bias refers to the phenomenon whereby the classification outcome for a patient sample depends</w:t>
      </w:r>
      <w:r w:rsidR="00FC1F1F">
        <w:rPr>
          <w:rFonts w:ascii="Arial" w:hAnsi="Arial" w:cs="Arial"/>
          <w:color w:val="000000"/>
        </w:rPr>
        <w:t xml:space="preserve"> not on its actual class, but on the </w:t>
      </w:r>
      <w:r w:rsidR="00A75CF8">
        <w:rPr>
          <w:rFonts w:ascii="Arial" w:hAnsi="Arial" w:cs="Arial"/>
          <w:color w:val="000000"/>
        </w:rPr>
        <w:t xml:space="preserve">composition of the </w:t>
      </w:r>
      <w:r w:rsidR="00FC1F1F">
        <w:rPr>
          <w:rFonts w:ascii="Arial" w:hAnsi="Arial" w:cs="Arial"/>
          <w:color w:val="000000"/>
        </w:rPr>
        <w:t>accompanying samples it was normalized with</w:t>
      </w:r>
      <w:r w:rsidR="00E14DB3">
        <w:rPr>
          <w:rFonts w:ascii="Arial" w:hAnsi="Arial" w:cs="Arial"/>
          <w:color w:val="000000"/>
        </w:rPr>
        <w:t xml:space="preserve"> (assuming a multi-sample normalization method such as </w:t>
      </w:r>
      <w:r w:rsidR="00A75CF8">
        <w:rPr>
          <w:rFonts w:ascii="Arial" w:hAnsi="Arial" w:cs="Arial"/>
          <w:color w:val="000000"/>
        </w:rPr>
        <w:t>quantile normalization)</w:t>
      </w:r>
      <w:r w:rsidR="00FC1F1F">
        <w:rPr>
          <w:rFonts w:ascii="Arial" w:hAnsi="Arial" w:cs="Arial"/>
          <w:color w:val="000000"/>
        </w:rPr>
        <w:t xml:space="preserve">. </w:t>
      </w:r>
      <w:r w:rsidR="00A75CF8">
        <w:rPr>
          <w:rFonts w:ascii="Arial" w:hAnsi="Arial" w:cs="Arial"/>
          <w:color w:val="000000"/>
        </w:rPr>
        <w:t>Even though what we are attempting in this report is not exactly a classification task, similar principles apply.</w:t>
      </w:r>
      <w:r w:rsidR="00A04CB7">
        <w:rPr>
          <w:rFonts w:ascii="Arial" w:hAnsi="Arial" w:cs="Arial"/>
          <w:color w:val="000000"/>
        </w:rPr>
        <w:t xml:space="preserve"> As we saw in section </w:t>
      </w:r>
      <w:r w:rsidR="00A04CB7">
        <w:rPr>
          <w:rFonts w:ascii="Arial" w:hAnsi="Arial" w:cs="Arial"/>
          <w:color w:val="000000"/>
        </w:rPr>
        <w:softHyphen/>
      </w:r>
      <w:r w:rsidR="007839FB">
        <w:rPr>
          <w:rFonts w:ascii="Arial" w:hAnsi="Arial" w:cs="Arial"/>
          <w:color w:val="000000"/>
        </w:rPr>
        <w:t>3.1, the</w:t>
      </w:r>
      <w:r w:rsidR="00242AA0">
        <w:rPr>
          <w:rFonts w:ascii="Arial" w:hAnsi="Arial" w:cs="Arial"/>
          <w:color w:val="000000"/>
        </w:rPr>
        <w:t xml:space="preserve"> composition of the non-TNBC samples in both datasets is not similar. Thus, </w:t>
      </w:r>
      <w:r w:rsidR="008E7919">
        <w:rPr>
          <w:rFonts w:ascii="Arial" w:hAnsi="Arial" w:cs="Arial"/>
          <w:color w:val="000000"/>
        </w:rPr>
        <w:t xml:space="preserve">it is not entirely surprising that </w:t>
      </w:r>
      <w:r w:rsidR="001D3B2D">
        <w:rPr>
          <w:rFonts w:ascii="Arial" w:hAnsi="Arial" w:cs="Arial"/>
          <w:color w:val="000000"/>
        </w:rPr>
        <w:t xml:space="preserve">the </w:t>
      </w:r>
      <w:r w:rsidR="000C7221">
        <w:rPr>
          <w:rFonts w:ascii="Arial" w:hAnsi="Arial" w:cs="Arial"/>
          <w:color w:val="000000"/>
        </w:rPr>
        <w:t>DEG</w:t>
      </w:r>
      <w:r w:rsidR="001D3B2D">
        <w:rPr>
          <w:rFonts w:ascii="Arial" w:hAnsi="Arial" w:cs="Arial"/>
          <w:color w:val="000000"/>
        </w:rPr>
        <w:t xml:space="preserve"> lists between the two </w:t>
      </w:r>
      <w:r w:rsidR="000C7221">
        <w:rPr>
          <w:rFonts w:ascii="Arial" w:hAnsi="Arial" w:cs="Arial"/>
          <w:color w:val="000000"/>
        </w:rPr>
        <w:t xml:space="preserve">datasets are not concordant. </w:t>
      </w:r>
      <w:r w:rsidR="00A75CF8">
        <w:rPr>
          <w:rFonts w:ascii="Arial" w:hAnsi="Arial" w:cs="Arial"/>
          <w:color w:val="000000"/>
        </w:rPr>
        <w:t xml:space="preserve"> However, Patil et al. also bring up an interesting point</w:t>
      </w:r>
      <w:r w:rsidR="00EE3AC1">
        <w:rPr>
          <w:rFonts w:ascii="Arial" w:hAnsi="Arial" w:cs="Arial"/>
          <w:color w:val="000000"/>
        </w:rPr>
        <w:t>: “</w:t>
      </w:r>
      <w:r w:rsidR="00A04CB7" w:rsidRPr="00A04CB7">
        <w:rPr>
          <w:rFonts w:ascii="Arial" w:hAnsi="Arial" w:cs="Arial"/>
          <w:color w:val="000000"/>
        </w:rPr>
        <w:t>A gene signature that employs rank-based features or makes other rank-based calculations is one robust approach to avoiding test set bias.</w:t>
      </w:r>
      <w:r w:rsidR="00EE3AC1">
        <w:rPr>
          <w:rFonts w:ascii="Arial" w:hAnsi="Arial" w:cs="Arial"/>
          <w:color w:val="000000"/>
        </w:rPr>
        <w:t>”</w:t>
      </w:r>
      <w:r w:rsidR="009F3307">
        <w:rPr>
          <w:rFonts w:ascii="Arial" w:hAnsi="Arial" w:cs="Arial"/>
          <w:color w:val="000000"/>
        </w:rPr>
        <w:t xml:space="preserve"> (Patil et al., 2015).</w:t>
      </w:r>
      <w:r w:rsidR="00A04CB7">
        <w:rPr>
          <w:rFonts w:ascii="Arial" w:hAnsi="Arial" w:cs="Arial"/>
          <w:color w:val="000000"/>
        </w:rPr>
        <w:t xml:space="preserve"> </w:t>
      </w:r>
      <w:r w:rsidR="00B443A6">
        <w:rPr>
          <w:rFonts w:ascii="Arial" w:hAnsi="Arial" w:cs="Arial"/>
          <w:color w:val="000000"/>
        </w:rPr>
        <w:t xml:space="preserve">Since </w:t>
      </w:r>
      <w:r w:rsidR="00312997">
        <w:rPr>
          <w:rFonts w:ascii="Arial" w:hAnsi="Arial" w:cs="Arial"/>
          <w:color w:val="000000"/>
        </w:rPr>
        <w:t>GFS generates features purely based on rank</w:t>
      </w:r>
      <w:r w:rsidR="00B443A6">
        <w:rPr>
          <w:rFonts w:ascii="Arial" w:hAnsi="Arial" w:cs="Arial"/>
          <w:color w:val="000000"/>
        </w:rPr>
        <w:t xml:space="preserve">, it stands to reason that </w:t>
      </w:r>
      <w:r w:rsidR="00743BF6">
        <w:rPr>
          <w:rFonts w:ascii="Arial" w:hAnsi="Arial" w:cs="Arial"/>
          <w:color w:val="000000"/>
        </w:rPr>
        <w:t xml:space="preserve">it would be robust to </w:t>
      </w:r>
      <w:r w:rsidR="002F4167">
        <w:rPr>
          <w:rFonts w:ascii="Arial" w:hAnsi="Arial" w:cs="Arial"/>
          <w:color w:val="000000"/>
        </w:rPr>
        <w:t>the differences in composition among datasets 1 and 2.</w:t>
      </w:r>
      <w:r w:rsidR="001E511C">
        <w:rPr>
          <w:rFonts w:ascii="Arial" w:hAnsi="Arial" w:cs="Arial"/>
          <w:color w:val="000000"/>
        </w:rPr>
        <w:t xml:space="preserve"> </w:t>
      </w:r>
    </w:p>
    <w:p w14:paraId="31BE5984" w14:textId="77777777" w:rsidR="00E275A3" w:rsidRDefault="00E275A3">
      <w:pPr>
        <w:rPr>
          <w:rFonts w:ascii="Arial" w:hAnsi="Arial" w:cs="Arial"/>
          <w:color w:val="000000"/>
        </w:rPr>
      </w:pPr>
    </w:p>
    <w:p w14:paraId="062E82C9" w14:textId="00AC4CB1" w:rsidR="00E462C6" w:rsidRDefault="00E462C6" w:rsidP="00E462C6">
      <w:pPr>
        <w:pStyle w:val="NormalWeb"/>
        <w:spacing w:before="0" w:beforeAutospacing="0" w:after="0" w:afterAutospacing="0"/>
        <w:jc w:val="both"/>
        <w:rPr>
          <w:rFonts w:ascii="Arial" w:hAnsi="Arial" w:cs="Arial"/>
          <w:color w:val="000000"/>
        </w:rPr>
      </w:pPr>
      <w:r>
        <w:rPr>
          <w:rFonts w:ascii="Arial" w:hAnsi="Arial" w:cs="Arial"/>
          <w:color w:val="000000"/>
        </w:rPr>
        <w:t xml:space="preserve">Another reason why GFS performed better than </w:t>
      </w:r>
      <w:proofErr w:type="spellStart"/>
      <w:r>
        <w:rPr>
          <w:rFonts w:ascii="Arial" w:hAnsi="Arial" w:cs="Arial"/>
          <w:color w:val="000000"/>
        </w:rPr>
        <w:t>limma</w:t>
      </w:r>
      <w:proofErr w:type="spellEnd"/>
      <w:r>
        <w:rPr>
          <w:rFonts w:ascii="Arial" w:hAnsi="Arial" w:cs="Arial"/>
          <w:color w:val="000000"/>
        </w:rPr>
        <w:t xml:space="preserve"> might be because of the inherent instability of the p-value</w:t>
      </w:r>
      <w:r w:rsidR="00367E8D">
        <w:rPr>
          <w:rFonts w:ascii="Arial" w:hAnsi="Arial" w:cs="Arial"/>
          <w:color w:val="000000"/>
        </w:rPr>
        <w:t xml:space="preserve"> as a metric.</w:t>
      </w:r>
      <w:r>
        <w:rPr>
          <w:rFonts w:ascii="Arial" w:hAnsi="Arial" w:cs="Arial"/>
          <w:color w:val="000000"/>
        </w:rPr>
        <w:t xml:space="preserve"> </w:t>
      </w:r>
      <w:r w:rsidR="002D316D">
        <w:rPr>
          <w:rFonts w:ascii="Arial" w:hAnsi="Arial" w:cs="Arial"/>
          <w:color w:val="000000"/>
        </w:rPr>
        <w:t xml:space="preserve">As </w:t>
      </w:r>
      <w:r w:rsidR="002D316D">
        <w:rPr>
          <w:rFonts w:ascii="Arial" w:hAnsi="Arial" w:cs="Arial"/>
          <w:color w:val="000000"/>
        </w:rPr>
        <w:fldChar w:fldCharType="begin"/>
      </w:r>
      <w:r w:rsidR="002D316D">
        <w:rPr>
          <w:rFonts w:ascii="Arial" w:hAnsi="Arial" w:cs="Arial"/>
          <w:color w:val="000000"/>
        </w:rPr>
        <w:instrText xml:space="preserve"> ADDIN ZOTERO_ITEM CSL_CITATION {"citationID":"PYdsnyfz","properties":{"custom":"Halsey et al. (2015)","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2D316D">
        <w:rPr>
          <w:rFonts w:ascii="Arial" w:hAnsi="Arial" w:cs="Arial"/>
          <w:color w:val="000000"/>
        </w:rPr>
        <w:fldChar w:fldCharType="separate"/>
      </w:r>
      <w:r w:rsidR="002D316D">
        <w:rPr>
          <w:rFonts w:ascii="Arial" w:hAnsi="Arial" w:cs="Arial"/>
          <w:noProof/>
          <w:color w:val="000000"/>
        </w:rPr>
        <w:t>Halsey et al. (2015)</w:t>
      </w:r>
      <w:r w:rsidR="002D316D">
        <w:rPr>
          <w:rFonts w:ascii="Arial" w:hAnsi="Arial" w:cs="Arial"/>
          <w:color w:val="000000"/>
        </w:rPr>
        <w:fldChar w:fldCharType="end"/>
      </w:r>
      <w:r w:rsidR="002D316D">
        <w:rPr>
          <w:rFonts w:ascii="Arial" w:hAnsi="Arial" w:cs="Arial"/>
          <w:color w:val="000000"/>
        </w:rPr>
        <w:t xml:space="preserve"> point, results relying purely on p-value are not reproducible because a great deal of statistical power is required in order to obtain a truly stable p-value. </w:t>
      </w:r>
      <w:r w:rsidR="00367E8D">
        <w:rPr>
          <w:rFonts w:ascii="Arial" w:hAnsi="Arial" w:cs="Arial"/>
          <w:color w:val="000000"/>
        </w:rPr>
        <w:t xml:space="preserve">To generate a </w:t>
      </w:r>
      <w:r w:rsidR="00912B30">
        <w:rPr>
          <w:rFonts w:ascii="Arial" w:hAnsi="Arial" w:cs="Arial"/>
          <w:color w:val="000000"/>
        </w:rPr>
        <w:t>stable p-value, one needs an accurate estimate of the mean and variance</w:t>
      </w:r>
      <w:r w:rsidR="004135DC">
        <w:rPr>
          <w:rFonts w:ascii="Arial" w:hAnsi="Arial" w:cs="Arial"/>
          <w:color w:val="000000"/>
        </w:rPr>
        <w:t xml:space="preserve"> of gene expression measurement </w:t>
      </w:r>
      <w:r w:rsidR="009D3D55">
        <w:rPr>
          <w:rFonts w:ascii="Arial" w:hAnsi="Arial" w:cs="Arial"/>
          <w:color w:val="000000"/>
        </w:rPr>
        <w:t>for a particular class</w:t>
      </w:r>
      <w:r w:rsidR="000660A9">
        <w:rPr>
          <w:rFonts w:ascii="Arial" w:hAnsi="Arial" w:cs="Arial"/>
          <w:color w:val="000000"/>
        </w:rPr>
        <w:t xml:space="preserve">, which allows one to determine </w:t>
      </w:r>
      <w:r w:rsidR="00E676F7">
        <w:rPr>
          <w:rFonts w:ascii="Arial" w:hAnsi="Arial" w:cs="Arial"/>
          <w:color w:val="000000"/>
        </w:rPr>
        <w:t>how likely</w:t>
      </w:r>
      <w:r w:rsidR="000660A9">
        <w:rPr>
          <w:rFonts w:ascii="Arial" w:hAnsi="Arial" w:cs="Arial"/>
          <w:color w:val="000000"/>
        </w:rPr>
        <w:t xml:space="preserve"> an observed difference in gene expression values is </w:t>
      </w:r>
      <w:r w:rsidR="00E676F7">
        <w:rPr>
          <w:rFonts w:ascii="Arial" w:hAnsi="Arial" w:cs="Arial"/>
          <w:color w:val="000000"/>
        </w:rPr>
        <w:t xml:space="preserve">due to pure chance alone, assuming the null hypothesis is true. </w:t>
      </w:r>
      <w:r w:rsidR="009D3D55">
        <w:rPr>
          <w:rFonts w:ascii="Arial" w:hAnsi="Arial" w:cs="Arial"/>
          <w:color w:val="000000"/>
        </w:rPr>
        <w:t xml:space="preserve">However, due to </w:t>
      </w:r>
      <w:r w:rsidR="00FF72B6">
        <w:rPr>
          <w:rFonts w:ascii="Arial" w:hAnsi="Arial" w:cs="Arial"/>
          <w:color w:val="000000"/>
        </w:rPr>
        <w:t xml:space="preserve">large </w:t>
      </w:r>
      <w:r w:rsidR="009D3D55">
        <w:rPr>
          <w:rFonts w:ascii="Arial" w:hAnsi="Arial" w:cs="Arial"/>
          <w:color w:val="000000"/>
        </w:rPr>
        <w:t>biological variation</w:t>
      </w:r>
      <w:r w:rsidR="00FF72B6">
        <w:rPr>
          <w:rFonts w:ascii="Arial" w:hAnsi="Arial" w:cs="Arial"/>
          <w:color w:val="000000"/>
        </w:rPr>
        <w:t xml:space="preserve"> within </w:t>
      </w:r>
      <w:r w:rsidR="00B53473">
        <w:rPr>
          <w:rFonts w:ascii="Arial" w:hAnsi="Arial" w:cs="Arial"/>
          <w:color w:val="000000"/>
        </w:rPr>
        <w:t>that class</w:t>
      </w:r>
      <w:r w:rsidR="009D3D55">
        <w:rPr>
          <w:rFonts w:ascii="Arial" w:hAnsi="Arial" w:cs="Arial"/>
          <w:color w:val="000000"/>
        </w:rPr>
        <w:t xml:space="preserve">, it is not always </w:t>
      </w:r>
      <w:r w:rsidR="00FF72B6">
        <w:rPr>
          <w:rFonts w:ascii="Arial" w:hAnsi="Arial" w:cs="Arial"/>
          <w:color w:val="000000"/>
        </w:rPr>
        <w:t xml:space="preserve">possible to accurately estimate </w:t>
      </w:r>
      <w:r w:rsidR="00B53473">
        <w:rPr>
          <w:rFonts w:ascii="Arial" w:hAnsi="Arial" w:cs="Arial"/>
          <w:color w:val="000000"/>
        </w:rPr>
        <w:t>either of those quantities withou</w:t>
      </w:r>
      <w:r w:rsidR="00AC2287">
        <w:rPr>
          <w:rFonts w:ascii="Arial" w:hAnsi="Arial" w:cs="Arial"/>
          <w:color w:val="000000"/>
        </w:rPr>
        <w:t>t very large sample sizes</w:t>
      </w:r>
      <w:r w:rsidR="002D316D">
        <w:rPr>
          <w:rFonts w:ascii="Arial" w:hAnsi="Arial" w:cs="Arial"/>
          <w:color w:val="000000"/>
        </w:rPr>
        <w:t>. This</w:t>
      </w:r>
      <w:r w:rsidR="007E50B1">
        <w:rPr>
          <w:rFonts w:ascii="Arial" w:hAnsi="Arial" w:cs="Arial"/>
          <w:color w:val="000000"/>
        </w:rPr>
        <w:t xml:space="preserve"> is a limitation of methods such as </w:t>
      </w:r>
      <w:proofErr w:type="spellStart"/>
      <w:r w:rsidR="007E50B1">
        <w:rPr>
          <w:rFonts w:ascii="Arial" w:hAnsi="Arial" w:cs="Arial"/>
          <w:color w:val="000000"/>
        </w:rPr>
        <w:t>limma</w:t>
      </w:r>
      <w:proofErr w:type="spellEnd"/>
      <w:r w:rsidR="007E50B1">
        <w:rPr>
          <w:rFonts w:ascii="Arial" w:hAnsi="Arial" w:cs="Arial"/>
          <w:color w:val="000000"/>
        </w:rPr>
        <w:t xml:space="preserve">, which </w:t>
      </w:r>
      <w:r w:rsidR="00281357">
        <w:rPr>
          <w:rFonts w:ascii="Arial" w:hAnsi="Arial" w:cs="Arial"/>
          <w:color w:val="000000"/>
        </w:rPr>
        <w:t xml:space="preserve">operate on </w:t>
      </w:r>
      <w:r w:rsidR="00281357">
        <w:rPr>
          <w:rFonts w:ascii="Arial" w:hAnsi="Arial" w:cs="Arial"/>
          <w:color w:val="000000"/>
        </w:rPr>
        <w:lastRenderedPageBreak/>
        <w:t>expression values.</w:t>
      </w:r>
      <w:r w:rsidR="007E50B1">
        <w:rPr>
          <w:rFonts w:ascii="Arial" w:hAnsi="Arial" w:cs="Arial"/>
          <w:color w:val="000000"/>
        </w:rPr>
        <w:t xml:space="preserve"> </w:t>
      </w:r>
      <w:r w:rsidR="00281357">
        <w:rPr>
          <w:rFonts w:ascii="Arial" w:hAnsi="Arial" w:cs="Arial"/>
          <w:color w:val="000000"/>
        </w:rPr>
        <w:t>On the other hand</w:t>
      </w:r>
      <w:r w:rsidR="00A0103C">
        <w:rPr>
          <w:rFonts w:ascii="Arial" w:hAnsi="Arial" w:cs="Arial"/>
          <w:color w:val="000000"/>
        </w:rPr>
        <w:t xml:space="preserve">, </w:t>
      </w:r>
      <w:r w:rsidR="00F12048">
        <w:rPr>
          <w:rFonts w:ascii="Arial" w:hAnsi="Arial" w:cs="Arial"/>
          <w:color w:val="000000"/>
        </w:rPr>
        <w:t xml:space="preserve">since </w:t>
      </w:r>
      <w:r w:rsidR="00A0103C">
        <w:rPr>
          <w:rFonts w:ascii="Arial" w:hAnsi="Arial" w:cs="Arial"/>
          <w:color w:val="000000"/>
        </w:rPr>
        <w:t xml:space="preserve">GFS </w:t>
      </w:r>
      <w:r w:rsidR="00F12048">
        <w:rPr>
          <w:rFonts w:ascii="Arial" w:hAnsi="Arial" w:cs="Arial"/>
          <w:color w:val="000000"/>
        </w:rPr>
        <w:t xml:space="preserve">operates purely on ranks, it is less vulnerable to </w:t>
      </w:r>
      <w:r w:rsidR="00C62B1A">
        <w:rPr>
          <w:rFonts w:ascii="Arial" w:hAnsi="Arial" w:cs="Arial"/>
          <w:color w:val="000000"/>
        </w:rPr>
        <w:t>biological sampling</w:t>
      </w:r>
      <w:r w:rsidR="00F12048">
        <w:rPr>
          <w:rFonts w:ascii="Arial" w:hAnsi="Arial" w:cs="Arial"/>
          <w:color w:val="000000"/>
        </w:rPr>
        <w:t xml:space="preserve"> variability</w:t>
      </w:r>
      <w:r w:rsidR="00C62B1A">
        <w:rPr>
          <w:rFonts w:ascii="Arial" w:hAnsi="Arial" w:cs="Arial"/>
          <w:color w:val="000000"/>
        </w:rPr>
        <w:t>, and thus more likely</w:t>
      </w:r>
      <w:r w:rsidR="001539BB">
        <w:rPr>
          <w:rFonts w:ascii="Arial" w:hAnsi="Arial" w:cs="Arial"/>
          <w:color w:val="000000"/>
        </w:rPr>
        <w:t xml:space="preserve"> to generate more reproducible results across datasets. This is aided by the fact that most of the ranks of the low-expression genes (whose expression </w:t>
      </w:r>
      <w:r w:rsidR="00FE30EA">
        <w:rPr>
          <w:rFonts w:ascii="Arial" w:hAnsi="Arial" w:cs="Arial"/>
          <w:color w:val="000000"/>
        </w:rPr>
        <w:t>values are highly variabl</w:t>
      </w:r>
      <w:r w:rsidR="0079020A">
        <w:rPr>
          <w:rFonts w:ascii="Arial" w:hAnsi="Arial" w:cs="Arial"/>
          <w:color w:val="000000"/>
        </w:rPr>
        <w:t>e</w:t>
      </w:r>
      <w:r w:rsidR="00FE30EA">
        <w:rPr>
          <w:rFonts w:ascii="Arial" w:hAnsi="Arial" w:cs="Arial"/>
          <w:color w:val="000000"/>
        </w:rPr>
        <w:t>)</w:t>
      </w:r>
      <w:r w:rsidR="0079020A">
        <w:rPr>
          <w:rFonts w:ascii="Arial" w:hAnsi="Arial" w:cs="Arial"/>
          <w:color w:val="000000"/>
        </w:rPr>
        <w:t xml:space="preserve"> are converted to 0 by GFS, thus </w:t>
      </w:r>
      <w:proofErr w:type="spellStart"/>
      <w:r w:rsidR="0079020A">
        <w:rPr>
          <w:rFonts w:ascii="Arial" w:hAnsi="Arial" w:cs="Arial"/>
          <w:color w:val="000000"/>
        </w:rPr>
        <w:t>downweighting</w:t>
      </w:r>
      <w:proofErr w:type="spellEnd"/>
      <w:r w:rsidR="0079020A">
        <w:rPr>
          <w:rFonts w:ascii="Arial" w:hAnsi="Arial" w:cs="Arial"/>
          <w:color w:val="000000"/>
        </w:rPr>
        <w:t xml:space="preserve"> their </w:t>
      </w:r>
      <w:r w:rsidR="00C979C2">
        <w:rPr>
          <w:rFonts w:ascii="Arial" w:hAnsi="Arial" w:cs="Arial"/>
          <w:color w:val="000000"/>
        </w:rPr>
        <w:t>adverse impact</w:t>
      </w:r>
      <w:r w:rsidR="00581E08">
        <w:rPr>
          <w:rFonts w:ascii="Arial" w:hAnsi="Arial" w:cs="Arial"/>
          <w:color w:val="000000"/>
        </w:rPr>
        <w:t xml:space="preserve"> on reproducibility</w:t>
      </w:r>
      <w:r w:rsidR="00C979C2">
        <w:rPr>
          <w:rFonts w:ascii="Arial" w:hAnsi="Arial" w:cs="Arial"/>
          <w:color w:val="000000"/>
        </w:rPr>
        <w:t xml:space="preserve"> (</w:t>
      </w:r>
      <w:proofErr w:type="spellStart"/>
      <w:r w:rsidR="00C979C2">
        <w:rPr>
          <w:rFonts w:ascii="Arial" w:hAnsi="Arial" w:cs="Arial"/>
          <w:color w:val="000000"/>
        </w:rPr>
        <w:t>Belorkar</w:t>
      </w:r>
      <w:proofErr w:type="spellEnd"/>
      <w:r w:rsidR="00C979C2">
        <w:rPr>
          <w:rFonts w:ascii="Arial" w:hAnsi="Arial" w:cs="Arial"/>
          <w:color w:val="000000"/>
        </w:rPr>
        <w:t xml:space="preserve"> and Wong, 2016).</w:t>
      </w:r>
    </w:p>
    <w:p w14:paraId="5E9F7EFF" w14:textId="77777777" w:rsidR="004648B6" w:rsidRDefault="004648B6" w:rsidP="00E462C6">
      <w:pPr>
        <w:pStyle w:val="NormalWeb"/>
        <w:spacing w:before="0" w:beforeAutospacing="0" w:after="0" w:afterAutospacing="0"/>
        <w:jc w:val="both"/>
        <w:rPr>
          <w:rFonts w:ascii="Arial" w:hAnsi="Arial" w:cs="Arial"/>
          <w:color w:val="000000"/>
        </w:rPr>
      </w:pPr>
    </w:p>
    <w:p w14:paraId="225F490D" w14:textId="53F211BE" w:rsidR="004648B6" w:rsidRDefault="004648B6" w:rsidP="00E462C6">
      <w:pPr>
        <w:pStyle w:val="NormalWeb"/>
        <w:spacing w:before="0" w:beforeAutospacing="0" w:after="0" w:afterAutospacing="0"/>
        <w:jc w:val="both"/>
        <w:rPr>
          <w:rFonts w:ascii="Arial" w:hAnsi="Arial" w:cs="Arial"/>
          <w:color w:val="000000"/>
        </w:rPr>
      </w:pPr>
      <w:r>
        <w:rPr>
          <w:rFonts w:ascii="Arial" w:hAnsi="Arial" w:cs="Arial"/>
          <w:color w:val="000000"/>
        </w:rPr>
        <w:t xml:space="preserve">It must be noted that POG as a metric of reproducibility comes with its own set of limitations, one of which is its value sensitivity to the length of the lists. This leads to variation in interpretation when comparing the effect of normalisation techniques to different datasets. To illustrate, the difference between GSE76275 using GFS and that using </w:t>
      </w:r>
      <w:proofErr w:type="spellStart"/>
      <w:r>
        <w:rPr>
          <w:rFonts w:ascii="Arial" w:hAnsi="Arial" w:cs="Arial"/>
          <w:color w:val="000000"/>
        </w:rPr>
        <w:t>cass</w:t>
      </w:r>
      <w:proofErr w:type="spellEnd"/>
      <w:r>
        <w:rPr>
          <w:rFonts w:ascii="Arial" w:hAnsi="Arial" w:cs="Arial"/>
          <w:color w:val="000000"/>
        </w:rPr>
        <w:t xml:space="preserve">-specific quantile normalisation (QN) is 0.152 - 0.041, while GSE43358 has a difference of 0.719 - 0.276. Does this mean that the latter dataset is more impacted by the difference in normalisation techniques compared to GSE76275? In other words, do the POG scores reflect the magnitude of obscuring noise in the original data when comparing across datasets? However such conclusions may be erroneous due to the variation in list sizes which affect the POG scores in a probabilistic manner. Here, the QN method is limited in producing sufficient DEGs for POG comparison, leading to a huge reduction in the list size which decreases the probability of finding intersecting genes markedly. In similar light, GFS is effective in producing longer lists which are translated to a higher probability of finding overlaps. Some studies have taken steps to reduce the contribution by probability changes due to length by accounting for list sizes in their POG score normalizations and also considered regulation direction in their definition of gene overlaps </w:t>
      </w:r>
      <w:r w:rsidR="00D50E70">
        <w:rPr>
          <w:rFonts w:ascii="Arial" w:hAnsi="Arial" w:cs="Arial"/>
          <w:color w:val="000000"/>
        </w:rPr>
        <w:fldChar w:fldCharType="begin"/>
      </w:r>
      <w:r w:rsidR="0029543C">
        <w:rPr>
          <w:rFonts w:ascii="Arial" w:hAnsi="Arial" w:cs="Arial"/>
          <w:color w:val="000000"/>
        </w:rPr>
        <w:instrText xml:space="preserve"> ADDIN ZOTERO_ITEM CSL_CITATION {"citationID":"hTyBYRhN","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D50E70">
        <w:rPr>
          <w:rFonts w:ascii="Arial" w:hAnsi="Arial" w:cs="Arial"/>
          <w:color w:val="000000"/>
        </w:rPr>
        <w:fldChar w:fldCharType="separate"/>
      </w:r>
      <w:r w:rsidR="00D50E70">
        <w:rPr>
          <w:rFonts w:ascii="Arial" w:hAnsi="Arial" w:cs="Arial"/>
          <w:noProof/>
          <w:color w:val="000000"/>
        </w:rPr>
        <w:t>(Zhang et al., 2009)</w:t>
      </w:r>
      <w:r w:rsidR="00D50E70">
        <w:rPr>
          <w:rFonts w:ascii="Arial" w:hAnsi="Arial" w:cs="Arial"/>
          <w:color w:val="000000"/>
        </w:rPr>
        <w:fldChar w:fldCharType="end"/>
      </w:r>
      <w:r w:rsidR="00D50E70">
        <w:rPr>
          <w:rFonts w:ascii="Arial" w:hAnsi="Arial" w:cs="Arial"/>
          <w:color w:val="000000"/>
        </w:rPr>
        <w:t xml:space="preserve">. </w:t>
      </w:r>
      <w:r>
        <w:rPr>
          <w:rFonts w:ascii="Arial" w:hAnsi="Arial" w:cs="Arial"/>
          <w:color w:val="000000"/>
        </w:rPr>
        <w:t>Other studies have also improved the POG calculation by accounting for functionally similar genes between the lists</w:t>
      </w:r>
      <w:r w:rsidR="008571E8">
        <w:rPr>
          <w:rFonts w:ascii="Arial" w:hAnsi="Arial" w:cs="Arial"/>
          <w:color w:val="000000"/>
        </w:rPr>
        <w:t xml:space="preserve"> </w:t>
      </w:r>
      <w:r w:rsidR="008571E8">
        <w:rPr>
          <w:rFonts w:ascii="Arial" w:hAnsi="Arial" w:cs="Arial"/>
          <w:color w:val="000000"/>
        </w:rPr>
        <w:fldChar w:fldCharType="begin"/>
      </w:r>
      <w:r w:rsidR="0029543C">
        <w:rPr>
          <w:rFonts w:ascii="Arial" w:hAnsi="Arial" w:cs="Arial"/>
          <w:color w:val="000000"/>
        </w:rPr>
        <w:instrText xml:space="preserve"> ADDIN ZOTERO_ITEM CSL_CITATION {"citationID":"AfMpjeVC","properties":{"formattedCitation":"(Gong et al., 2010)","plainCitation":"(Gong et al., 2010)","noteIndex":0},"citationItems":[{"id":2388,"uris":["http://zotero.org/users/6562882/items/DEV2AWCG"],"itemData":{"id":2388,"type":"article-journal","abstract":"Background\nHundreds of genes that are causally implicated in oncogenesis have been found and collected in various databases. For efficient application of these abundant but diverse data sources, it is of fundamental importance to evaluate their consistency.\n\nResults\nFirst, we showed that the lists of cancer genes from some major data sources were highly inconsistent in terms of overlapping genes. In particular, most cancer genes accumulated in previous small-scale studies could not be rediscovered in current high-throughput genome screening studies. Then, based on a metric proposed in this study, we showed that most cancer gene lists from different data sources were highly functionally consistent. Finally, we extracted functionally consistent cancer genes from various data sources and collected them in our database F-Census.\n\nConclusions\nAlthough they have very low gene overlapping, most cancer gene data sources are highly consistent at the functional level, which indicates that they can separately capture partial genes in a few key pathways associated with cancer. Our results suggest that the sample sizes currently used for cancer studies might be inadequate for consistently capturing individual cancer genes, but could be sufficient for finding a number of cancer genes that could represent functionally most cancer genes. The F-Census database provides biologists with a useful tool for browsing and extracting functionally consistent cancer genes from various data sources.","container-title":"BMC Bioinformatics","DOI":"10.1186/1471-2105-11-76","ISSN":"1471-2105","journalAbbreviation":"BMC Bioinformatics","note":"PMID: 20137077\nPMCID: PMC2832783","page":"76","source":"PubMed Central","title":"Extracting consistent knowledge from highly inconsistent cancer gene data sources","URL":"https://www.ncbi.nlm.nih.gov/pmc/articles/PMC2832783/","volume":"11","author":[{"family":"Gong","given":"Xue"},{"family":"Wu","given":"Ruihong"},{"family":"Zhang","given":"Yuannv"},{"family":"Zhao","given":"Wenyuan"},{"family":"Cheng","given":"Lixin"},{"family":"Gu","given":"Yunyan"},{"family":"Zhang","given":"Lin"},{"family":"Wang","given":"Jing"},{"family":"Zhu","given":"Jing"},{"family":"Guo","given":"Zheng"}],"accessed":{"date-parts":[["2022",10,17]]},"issued":{"date-parts":[["2010",2,5]]}}}],"schema":"https://github.com/citation-style-language/schema/raw/master/csl-citation.json"} </w:instrText>
      </w:r>
      <w:r w:rsidR="008571E8">
        <w:rPr>
          <w:rFonts w:ascii="Arial" w:hAnsi="Arial" w:cs="Arial"/>
          <w:color w:val="000000"/>
        </w:rPr>
        <w:fldChar w:fldCharType="separate"/>
      </w:r>
      <w:r w:rsidR="0029543C">
        <w:rPr>
          <w:rFonts w:ascii="Arial" w:hAnsi="Arial" w:cs="Arial"/>
          <w:noProof/>
          <w:color w:val="000000"/>
        </w:rPr>
        <w:t>(Gong et al., 2010)</w:t>
      </w:r>
      <w:r w:rsidR="008571E8">
        <w:rPr>
          <w:rFonts w:ascii="Arial" w:hAnsi="Arial" w:cs="Arial"/>
          <w:color w:val="000000"/>
        </w:rPr>
        <w:fldChar w:fldCharType="end"/>
      </w:r>
      <w:r w:rsidR="0029543C">
        <w:rPr>
          <w:rFonts w:ascii="Arial" w:hAnsi="Arial" w:cs="Arial"/>
          <w:color w:val="000000"/>
        </w:rPr>
        <w:t xml:space="preserve">. </w:t>
      </w:r>
    </w:p>
    <w:p w14:paraId="19B18880" w14:textId="77777777" w:rsidR="0051564F" w:rsidRDefault="0051564F" w:rsidP="00E462C6">
      <w:pPr>
        <w:pStyle w:val="NormalWeb"/>
        <w:spacing w:before="0" w:beforeAutospacing="0" w:after="0" w:afterAutospacing="0"/>
        <w:jc w:val="both"/>
        <w:rPr>
          <w:rFonts w:ascii="Arial" w:hAnsi="Arial" w:cs="Arial"/>
          <w:color w:val="000000"/>
        </w:rPr>
      </w:pPr>
    </w:p>
    <w:p w14:paraId="796AF676" w14:textId="77777777" w:rsidR="00122236" w:rsidRDefault="00122236"/>
    <w:p w14:paraId="2C974DB6" w14:textId="77777777" w:rsidR="0051564F" w:rsidRDefault="0051564F"/>
    <w:p w14:paraId="13478FD1" w14:textId="77777777" w:rsidR="0051564F" w:rsidRDefault="0051564F"/>
    <w:p w14:paraId="0549323C" w14:textId="6418E769" w:rsidR="000213A5" w:rsidRPr="000213A5" w:rsidRDefault="004B2AC1" w:rsidP="000213A5">
      <w:pPr>
        <w:pStyle w:val="Heading1"/>
        <w:rPr>
          <w:lang w:val="en-US"/>
        </w:rPr>
      </w:pPr>
      <w:r>
        <w:rPr>
          <w:lang w:val="en-US"/>
        </w:rPr>
        <w:t>Bibliography</w:t>
      </w:r>
    </w:p>
    <w:p w14:paraId="259D465B" w14:textId="77777777" w:rsidR="001F2739" w:rsidRPr="001F2739" w:rsidRDefault="001F2739" w:rsidP="001F2739">
      <w:pPr>
        <w:rPr>
          <w:lang w:val="en-US"/>
        </w:rPr>
      </w:pPr>
    </w:p>
    <w:p w14:paraId="5D1215DF" w14:textId="77777777" w:rsidR="002A02C6" w:rsidRPr="002A02C6" w:rsidRDefault="00C979C2" w:rsidP="002A02C6">
      <w:pPr>
        <w:pStyle w:val="Bibliography"/>
        <w:rPr>
          <w:rFonts w:ascii="Times New Roman" w:hAnsi="Times New Roman"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2A02C6" w:rsidRPr="002A02C6">
        <w:rPr>
          <w:rFonts w:ascii="Times New Roman" w:hAnsi="Times New Roman" w:cs="Times New Roman"/>
          <w:lang w:val="en-GB"/>
        </w:rPr>
        <w:t xml:space="preserve">Belorkar, A., &amp; Wong, L. (2016). GFS: Fuzzy preprocessing for effective gene expression analysis. </w:t>
      </w:r>
      <w:r w:rsidR="002A02C6" w:rsidRPr="002A02C6">
        <w:rPr>
          <w:rFonts w:ascii="Times New Roman" w:hAnsi="Times New Roman" w:cs="Times New Roman"/>
          <w:i/>
          <w:iCs/>
          <w:lang w:val="en-GB"/>
        </w:rPr>
        <w:t>BMC Bioinformatics</w:t>
      </w:r>
      <w:r w:rsidR="002A02C6" w:rsidRPr="002A02C6">
        <w:rPr>
          <w:rFonts w:ascii="Times New Roman" w:hAnsi="Times New Roman" w:cs="Times New Roman"/>
          <w:lang w:val="en-GB"/>
        </w:rPr>
        <w:t xml:space="preserve">, </w:t>
      </w:r>
      <w:r w:rsidR="002A02C6" w:rsidRPr="002A02C6">
        <w:rPr>
          <w:rFonts w:ascii="Times New Roman" w:hAnsi="Times New Roman" w:cs="Times New Roman"/>
          <w:i/>
          <w:iCs/>
          <w:lang w:val="en-GB"/>
        </w:rPr>
        <w:t>17</w:t>
      </w:r>
      <w:r w:rsidR="002A02C6" w:rsidRPr="002A02C6">
        <w:rPr>
          <w:rFonts w:ascii="Times New Roman" w:hAnsi="Times New Roman" w:cs="Times New Roman"/>
          <w:lang w:val="en-GB"/>
        </w:rPr>
        <w:t>(Suppl 17), 540. https://doi.org/10.1186/s12859-016-1327-8</w:t>
      </w:r>
    </w:p>
    <w:p w14:paraId="19DDE148"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Carvalho, B. S., &amp; Irizarry, R. A. (2010). A framework for oligonucleotide microarray preprocessing. </w:t>
      </w:r>
      <w:r w:rsidRPr="002A02C6">
        <w:rPr>
          <w:rFonts w:ascii="Times New Roman" w:hAnsi="Times New Roman" w:cs="Times New Roman"/>
          <w:i/>
          <w:iCs/>
          <w:lang w:val="en-GB"/>
        </w:rPr>
        <w:t>Bioinformatics</w:t>
      </w:r>
      <w:r w:rsidRPr="002A02C6">
        <w:rPr>
          <w:rFonts w:ascii="Times New Roman" w:hAnsi="Times New Roman" w:cs="Times New Roman"/>
          <w:lang w:val="en-GB"/>
        </w:rPr>
        <w:t xml:space="preserve">, </w:t>
      </w:r>
      <w:r w:rsidRPr="002A02C6">
        <w:rPr>
          <w:rFonts w:ascii="Times New Roman" w:hAnsi="Times New Roman" w:cs="Times New Roman"/>
          <w:i/>
          <w:iCs/>
          <w:lang w:val="en-GB"/>
        </w:rPr>
        <w:t>26</w:t>
      </w:r>
      <w:r w:rsidRPr="002A02C6">
        <w:rPr>
          <w:rFonts w:ascii="Times New Roman" w:hAnsi="Times New Roman" w:cs="Times New Roman"/>
          <w:lang w:val="en-GB"/>
        </w:rPr>
        <w:t>(19), 2363–2367. https://doi.org/10.1093/bioinformatics/btq431</w:t>
      </w:r>
    </w:p>
    <w:p w14:paraId="701855C1"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Dai, X., Li, T., Bai, Z., Yang, Y., Liu, X., Zhan, J., &amp; Shi, B. (2015). Breast cancer intrinsic subtype classification, clinical use and future trends. </w:t>
      </w:r>
      <w:r w:rsidRPr="002A02C6">
        <w:rPr>
          <w:rFonts w:ascii="Times New Roman" w:hAnsi="Times New Roman" w:cs="Times New Roman"/>
          <w:i/>
          <w:iCs/>
          <w:lang w:val="en-GB"/>
        </w:rPr>
        <w:t xml:space="preserve">American Journal of Cancer </w:t>
      </w:r>
      <w:r w:rsidRPr="002A02C6">
        <w:rPr>
          <w:rFonts w:ascii="Times New Roman" w:hAnsi="Times New Roman" w:cs="Times New Roman"/>
          <w:i/>
          <w:iCs/>
          <w:lang w:val="en-GB"/>
        </w:rPr>
        <w:lastRenderedPageBreak/>
        <w:t>Research</w:t>
      </w:r>
      <w:r w:rsidRPr="002A02C6">
        <w:rPr>
          <w:rFonts w:ascii="Times New Roman" w:hAnsi="Times New Roman" w:cs="Times New Roman"/>
          <w:lang w:val="en-GB"/>
        </w:rPr>
        <w:t xml:space="preserve">, </w:t>
      </w:r>
      <w:r w:rsidRPr="002A02C6">
        <w:rPr>
          <w:rFonts w:ascii="Times New Roman" w:hAnsi="Times New Roman" w:cs="Times New Roman"/>
          <w:i/>
          <w:iCs/>
          <w:lang w:val="en-GB"/>
        </w:rPr>
        <w:t>5</w:t>
      </w:r>
      <w:r w:rsidRPr="002A02C6">
        <w:rPr>
          <w:rFonts w:ascii="Times New Roman" w:hAnsi="Times New Roman" w:cs="Times New Roman"/>
          <w:lang w:val="en-GB"/>
        </w:rPr>
        <w:t>(10), 2929–2943. https://www.ncbi.nlm.nih.gov/pmc/articles/PMC4656721/</w:t>
      </w:r>
    </w:p>
    <w:p w14:paraId="709EBBB4"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Davis, S., &amp; Meltzer, P. S. (2007). GEOquery: A bridge between the Gene Expression Omnibus (GEO) and BioConductor. </w:t>
      </w:r>
      <w:r w:rsidRPr="002A02C6">
        <w:rPr>
          <w:rFonts w:ascii="Times New Roman" w:hAnsi="Times New Roman" w:cs="Times New Roman"/>
          <w:i/>
          <w:iCs/>
          <w:lang w:val="en-GB"/>
        </w:rPr>
        <w:t>Bioinformatics (Oxford, England)</w:t>
      </w:r>
      <w:r w:rsidRPr="002A02C6">
        <w:rPr>
          <w:rFonts w:ascii="Times New Roman" w:hAnsi="Times New Roman" w:cs="Times New Roman"/>
          <w:lang w:val="en-GB"/>
        </w:rPr>
        <w:t xml:space="preserve">, </w:t>
      </w:r>
      <w:r w:rsidRPr="002A02C6">
        <w:rPr>
          <w:rFonts w:ascii="Times New Roman" w:hAnsi="Times New Roman" w:cs="Times New Roman"/>
          <w:i/>
          <w:iCs/>
          <w:lang w:val="en-GB"/>
        </w:rPr>
        <w:t>23</w:t>
      </w:r>
      <w:r w:rsidRPr="002A02C6">
        <w:rPr>
          <w:rFonts w:ascii="Times New Roman" w:hAnsi="Times New Roman" w:cs="Times New Roman"/>
          <w:lang w:val="en-GB"/>
        </w:rPr>
        <w:t>(14), 1846–1847. https://doi.org/10.1093/bioinformatics/btm254</w:t>
      </w:r>
    </w:p>
    <w:p w14:paraId="1493EC7E"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Draghici, S., Khatri, P., Eklund, A. C., &amp; Szallasi, Z. (2006). Reliability and reproducibility issues in DNA microarray measurements. </w:t>
      </w:r>
      <w:r w:rsidRPr="002A02C6">
        <w:rPr>
          <w:rFonts w:ascii="Times New Roman" w:hAnsi="Times New Roman" w:cs="Times New Roman"/>
          <w:i/>
          <w:iCs/>
          <w:lang w:val="en-GB"/>
        </w:rPr>
        <w:t>Trends in Genetics : TIG</w:t>
      </w:r>
      <w:r w:rsidRPr="002A02C6">
        <w:rPr>
          <w:rFonts w:ascii="Times New Roman" w:hAnsi="Times New Roman" w:cs="Times New Roman"/>
          <w:lang w:val="en-GB"/>
        </w:rPr>
        <w:t xml:space="preserve">, </w:t>
      </w:r>
      <w:r w:rsidRPr="002A02C6">
        <w:rPr>
          <w:rFonts w:ascii="Times New Roman" w:hAnsi="Times New Roman" w:cs="Times New Roman"/>
          <w:i/>
          <w:iCs/>
          <w:lang w:val="en-GB"/>
        </w:rPr>
        <w:t>22</w:t>
      </w:r>
      <w:r w:rsidRPr="002A02C6">
        <w:rPr>
          <w:rFonts w:ascii="Times New Roman" w:hAnsi="Times New Roman" w:cs="Times New Roman"/>
          <w:lang w:val="en-GB"/>
        </w:rPr>
        <w:t>(2), 101–109. https://doi.org/10.1016/j.tig.2005.12.005</w:t>
      </w:r>
    </w:p>
    <w:p w14:paraId="09E45A3F"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Goh, W. W. B., Wang, W., &amp; Wong, L. (2017). Why Batch Effects Matter in Omics Data, and How to Avoid Them. </w:t>
      </w:r>
      <w:r w:rsidRPr="002A02C6">
        <w:rPr>
          <w:rFonts w:ascii="Times New Roman" w:hAnsi="Times New Roman" w:cs="Times New Roman"/>
          <w:i/>
          <w:iCs/>
          <w:lang w:val="en-GB"/>
        </w:rPr>
        <w:t>Trends in Biotechnology</w:t>
      </w:r>
      <w:r w:rsidRPr="002A02C6">
        <w:rPr>
          <w:rFonts w:ascii="Times New Roman" w:hAnsi="Times New Roman" w:cs="Times New Roman"/>
          <w:lang w:val="en-GB"/>
        </w:rPr>
        <w:t xml:space="preserve">, </w:t>
      </w:r>
      <w:r w:rsidRPr="002A02C6">
        <w:rPr>
          <w:rFonts w:ascii="Times New Roman" w:hAnsi="Times New Roman" w:cs="Times New Roman"/>
          <w:i/>
          <w:iCs/>
          <w:lang w:val="en-GB"/>
        </w:rPr>
        <w:t>35</w:t>
      </w:r>
      <w:r w:rsidRPr="002A02C6">
        <w:rPr>
          <w:rFonts w:ascii="Times New Roman" w:hAnsi="Times New Roman" w:cs="Times New Roman"/>
          <w:lang w:val="en-GB"/>
        </w:rPr>
        <w:t>(6), 498–507. https://doi.org/10.1016/j.tibtech.2017.02.012</w:t>
      </w:r>
    </w:p>
    <w:p w14:paraId="1866C668"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Gong, X., Wu, R., Zhang, Y., Zhao, W., Cheng, L., Gu, Y., Zhang, L., Wang, J., Zhu, J., &amp; Guo, Z. (2010). Extracting consistent knowledge from highly inconsistent cancer gene data sources. </w:t>
      </w:r>
      <w:r w:rsidRPr="002A02C6">
        <w:rPr>
          <w:rFonts w:ascii="Times New Roman" w:hAnsi="Times New Roman" w:cs="Times New Roman"/>
          <w:i/>
          <w:iCs/>
          <w:lang w:val="en-GB"/>
        </w:rPr>
        <w:t>BMC Bioinformatics</w:t>
      </w:r>
      <w:r w:rsidRPr="002A02C6">
        <w:rPr>
          <w:rFonts w:ascii="Times New Roman" w:hAnsi="Times New Roman" w:cs="Times New Roman"/>
          <w:lang w:val="en-GB"/>
        </w:rPr>
        <w:t xml:space="preserve">, </w:t>
      </w:r>
      <w:r w:rsidRPr="002A02C6">
        <w:rPr>
          <w:rFonts w:ascii="Times New Roman" w:hAnsi="Times New Roman" w:cs="Times New Roman"/>
          <w:i/>
          <w:iCs/>
          <w:lang w:val="en-GB"/>
        </w:rPr>
        <w:t>11</w:t>
      </w:r>
      <w:r w:rsidRPr="002A02C6">
        <w:rPr>
          <w:rFonts w:ascii="Times New Roman" w:hAnsi="Times New Roman" w:cs="Times New Roman"/>
          <w:lang w:val="en-GB"/>
        </w:rPr>
        <w:t>, 76. https://doi.org/10.1186/1471-2105-11-76</w:t>
      </w:r>
    </w:p>
    <w:p w14:paraId="39D63B01"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Halsey, L. G., Curran-Everett, D., Vowler, S. L., &amp; Drummond, G. B. (2015). The fickle P value generates irreproducible results. </w:t>
      </w:r>
      <w:r w:rsidRPr="002A02C6">
        <w:rPr>
          <w:rFonts w:ascii="Times New Roman" w:hAnsi="Times New Roman" w:cs="Times New Roman"/>
          <w:i/>
          <w:iCs/>
          <w:lang w:val="en-GB"/>
        </w:rPr>
        <w:t>Nature Methods</w:t>
      </w:r>
      <w:r w:rsidRPr="002A02C6">
        <w:rPr>
          <w:rFonts w:ascii="Times New Roman" w:hAnsi="Times New Roman" w:cs="Times New Roman"/>
          <w:lang w:val="en-GB"/>
        </w:rPr>
        <w:t xml:space="preserve">, </w:t>
      </w:r>
      <w:r w:rsidRPr="002A02C6">
        <w:rPr>
          <w:rFonts w:ascii="Times New Roman" w:hAnsi="Times New Roman" w:cs="Times New Roman"/>
          <w:i/>
          <w:iCs/>
          <w:lang w:val="en-GB"/>
        </w:rPr>
        <w:t>12</w:t>
      </w:r>
      <w:r w:rsidRPr="002A02C6">
        <w:rPr>
          <w:rFonts w:ascii="Times New Roman" w:hAnsi="Times New Roman" w:cs="Times New Roman"/>
          <w:lang w:val="en-GB"/>
        </w:rPr>
        <w:t>(3), Article 3. https://doi.org/10.1038/nmeth.3288</w:t>
      </w:r>
    </w:p>
    <w:p w14:paraId="6AA26A2E"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Howard, F. M., &amp; Olopade, O. I. (2021). Epidemiology of Triple-Negative Breast Cancer: A Review. </w:t>
      </w:r>
      <w:r w:rsidRPr="002A02C6">
        <w:rPr>
          <w:rFonts w:ascii="Times New Roman" w:hAnsi="Times New Roman" w:cs="Times New Roman"/>
          <w:i/>
          <w:iCs/>
          <w:lang w:val="en-GB"/>
        </w:rPr>
        <w:t>Cancer Journal (Sudbury, Mass.)</w:t>
      </w:r>
      <w:r w:rsidRPr="002A02C6">
        <w:rPr>
          <w:rFonts w:ascii="Times New Roman" w:hAnsi="Times New Roman" w:cs="Times New Roman"/>
          <w:lang w:val="en-GB"/>
        </w:rPr>
        <w:t xml:space="preserve">, </w:t>
      </w:r>
      <w:r w:rsidRPr="002A02C6">
        <w:rPr>
          <w:rFonts w:ascii="Times New Roman" w:hAnsi="Times New Roman" w:cs="Times New Roman"/>
          <w:i/>
          <w:iCs/>
          <w:lang w:val="en-GB"/>
        </w:rPr>
        <w:t>27</w:t>
      </w:r>
      <w:r w:rsidRPr="002A02C6">
        <w:rPr>
          <w:rFonts w:ascii="Times New Roman" w:hAnsi="Times New Roman" w:cs="Times New Roman"/>
          <w:lang w:val="en-GB"/>
        </w:rPr>
        <w:t>(1), 8–16. https://doi.org/10.1097/PPO.0000000000000500</w:t>
      </w:r>
    </w:p>
    <w:p w14:paraId="73D05839"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Irizarry, R. A., Hobbs, B., Collin, F., Beazer‐Barclay, Y. D., Antonellis, K. J., Scherf, U., &amp; Speed, T. P. (2003). Exploration, normalization, and summaries of high density oligonucleotide array probe level data. </w:t>
      </w:r>
      <w:r w:rsidRPr="002A02C6">
        <w:rPr>
          <w:rFonts w:ascii="Times New Roman" w:hAnsi="Times New Roman" w:cs="Times New Roman"/>
          <w:i/>
          <w:iCs/>
          <w:lang w:val="en-GB"/>
        </w:rPr>
        <w:t>Biostatistics</w:t>
      </w:r>
      <w:r w:rsidRPr="002A02C6">
        <w:rPr>
          <w:rFonts w:ascii="Times New Roman" w:hAnsi="Times New Roman" w:cs="Times New Roman"/>
          <w:lang w:val="en-GB"/>
        </w:rPr>
        <w:t xml:space="preserve">, </w:t>
      </w:r>
      <w:r w:rsidRPr="002A02C6">
        <w:rPr>
          <w:rFonts w:ascii="Times New Roman" w:hAnsi="Times New Roman" w:cs="Times New Roman"/>
          <w:i/>
          <w:iCs/>
          <w:lang w:val="en-GB"/>
        </w:rPr>
        <w:t>4</w:t>
      </w:r>
      <w:r w:rsidRPr="002A02C6">
        <w:rPr>
          <w:rFonts w:ascii="Times New Roman" w:hAnsi="Times New Roman" w:cs="Times New Roman"/>
          <w:lang w:val="en-GB"/>
        </w:rPr>
        <w:t>(2), 249–264. https://doi.org/10.1093/biostatistics/4.2.249</w:t>
      </w:r>
    </w:p>
    <w:p w14:paraId="1AD58A08"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lastRenderedPageBreak/>
        <w:t xml:space="preserve">Johnson, W. E., Li, C., &amp; Rabinovic, A. (2007). Adjusting batch effects in microarray expression data using empirical Bayes methods. </w:t>
      </w:r>
      <w:r w:rsidRPr="002A02C6">
        <w:rPr>
          <w:rFonts w:ascii="Times New Roman" w:hAnsi="Times New Roman" w:cs="Times New Roman"/>
          <w:i/>
          <w:iCs/>
          <w:lang w:val="en-GB"/>
        </w:rPr>
        <w:t>Biostatistics</w:t>
      </w:r>
      <w:r w:rsidRPr="002A02C6">
        <w:rPr>
          <w:rFonts w:ascii="Times New Roman" w:hAnsi="Times New Roman" w:cs="Times New Roman"/>
          <w:lang w:val="en-GB"/>
        </w:rPr>
        <w:t xml:space="preserve">, </w:t>
      </w:r>
      <w:r w:rsidRPr="002A02C6">
        <w:rPr>
          <w:rFonts w:ascii="Times New Roman" w:hAnsi="Times New Roman" w:cs="Times New Roman"/>
          <w:i/>
          <w:iCs/>
          <w:lang w:val="en-GB"/>
        </w:rPr>
        <w:t>8</w:t>
      </w:r>
      <w:r w:rsidRPr="002A02C6">
        <w:rPr>
          <w:rFonts w:ascii="Times New Roman" w:hAnsi="Times New Roman" w:cs="Times New Roman"/>
          <w:lang w:val="en-GB"/>
        </w:rPr>
        <w:t>(1), 118–127. https://doi.org/10.1093/biostatistics/kxj037</w:t>
      </w:r>
    </w:p>
    <w:p w14:paraId="0D1D0A2F"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Kim, C. S., Hwang, S., &amp; Zhang, S.-D. (2014). RMA with quantile normalization mixes biological signals between different sample groups in microarray data analysis. </w:t>
      </w:r>
      <w:r w:rsidRPr="002A02C6">
        <w:rPr>
          <w:rFonts w:ascii="Times New Roman" w:hAnsi="Times New Roman" w:cs="Times New Roman"/>
          <w:i/>
          <w:iCs/>
          <w:lang w:val="en-GB"/>
        </w:rPr>
        <w:t>2014 IEEE International Conference on Bioinformatics and Biomedicine (BIBM)</w:t>
      </w:r>
      <w:r w:rsidRPr="002A02C6">
        <w:rPr>
          <w:rFonts w:ascii="Times New Roman" w:hAnsi="Times New Roman" w:cs="Times New Roman"/>
          <w:lang w:val="en-GB"/>
        </w:rPr>
        <w:t>, 139–143. https://doi.org/10.1109/BIBM.2014.6999142</w:t>
      </w:r>
    </w:p>
    <w:p w14:paraId="2E1C662C"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Leek, J. T., &amp; Storey, J. D. (2007). Capturing Heterogeneity in Gene Expression Studies by Surrogate Variable Analysis. </w:t>
      </w:r>
      <w:r w:rsidRPr="002A02C6">
        <w:rPr>
          <w:rFonts w:ascii="Times New Roman" w:hAnsi="Times New Roman" w:cs="Times New Roman"/>
          <w:i/>
          <w:iCs/>
          <w:lang w:val="en-GB"/>
        </w:rPr>
        <w:t>PLoS Genetics</w:t>
      </w:r>
      <w:r w:rsidRPr="002A02C6">
        <w:rPr>
          <w:rFonts w:ascii="Times New Roman" w:hAnsi="Times New Roman" w:cs="Times New Roman"/>
          <w:lang w:val="en-GB"/>
        </w:rPr>
        <w:t xml:space="preserve">, </w:t>
      </w:r>
      <w:r w:rsidRPr="002A02C6">
        <w:rPr>
          <w:rFonts w:ascii="Times New Roman" w:hAnsi="Times New Roman" w:cs="Times New Roman"/>
          <w:i/>
          <w:iCs/>
          <w:lang w:val="en-GB"/>
        </w:rPr>
        <w:t>3</w:t>
      </w:r>
      <w:r w:rsidRPr="002A02C6">
        <w:rPr>
          <w:rFonts w:ascii="Times New Roman" w:hAnsi="Times New Roman" w:cs="Times New Roman"/>
          <w:lang w:val="en-GB"/>
        </w:rPr>
        <w:t>(9), e161. https://doi.org/10.1371/journal.pgen.0030161</w:t>
      </w:r>
    </w:p>
    <w:p w14:paraId="12886933"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Patil, P., Bachant-Winner, P.-O., Haibe-Kains, B., &amp; Leek, J. T. (2015). Test set bias affects reproducibility of gene signatures. </w:t>
      </w:r>
      <w:r w:rsidRPr="002A02C6">
        <w:rPr>
          <w:rFonts w:ascii="Times New Roman" w:hAnsi="Times New Roman" w:cs="Times New Roman"/>
          <w:i/>
          <w:iCs/>
          <w:lang w:val="en-GB"/>
        </w:rPr>
        <w:t>Bioinformatics</w:t>
      </w:r>
      <w:r w:rsidRPr="002A02C6">
        <w:rPr>
          <w:rFonts w:ascii="Times New Roman" w:hAnsi="Times New Roman" w:cs="Times New Roman"/>
          <w:lang w:val="en-GB"/>
        </w:rPr>
        <w:t xml:space="preserve">, </w:t>
      </w:r>
      <w:r w:rsidRPr="002A02C6">
        <w:rPr>
          <w:rFonts w:ascii="Times New Roman" w:hAnsi="Times New Roman" w:cs="Times New Roman"/>
          <w:i/>
          <w:iCs/>
          <w:lang w:val="en-GB"/>
        </w:rPr>
        <w:t>31</w:t>
      </w:r>
      <w:r w:rsidRPr="002A02C6">
        <w:rPr>
          <w:rFonts w:ascii="Times New Roman" w:hAnsi="Times New Roman" w:cs="Times New Roman"/>
          <w:lang w:val="en-GB"/>
        </w:rPr>
        <w:t>(14), 2318–2323. https://doi.org/10.1093/bioinformatics/btv157</w:t>
      </w:r>
    </w:p>
    <w:p w14:paraId="16387A62"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Shi, L., Jones, W. D., Jensen, R. V., Harris, S. C., Perkins, R. G., Goodsaid, F. M., Guo, L., Croner, L. J., Boysen, C., Fang, H., Qian, F., Amur, S., Bao, W., Barbacioru, C. C., Bertholet, V., Cao, X. M., Chu, T.-M., Collins, P. J., Fan, X., … Tong, W. (2008). The balance of reproducibility, sensitivity, and specificity of lists of differentially expressed genes in microarray studies. </w:t>
      </w:r>
      <w:r w:rsidRPr="002A02C6">
        <w:rPr>
          <w:rFonts w:ascii="Times New Roman" w:hAnsi="Times New Roman" w:cs="Times New Roman"/>
          <w:i/>
          <w:iCs/>
          <w:lang w:val="en-GB"/>
        </w:rPr>
        <w:t>BMC Bioinformatics</w:t>
      </w:r>
      <w:r w:rsidRPr="002A02C6">
        <w:rPr>
          <w:rFonts w:ascii="Times New Roman" w:hAnsi="Times New Roman" w:cs="Times New Roman"/>
          <w:lang w:val="en-GB"/>
        </w:rPr>
        <w:t xml:space="preserve">, </w:t>
      </w:r>
      <w:r w:rsidRPr="002A02C6">
        <w:rPr>
          <w:rFonts w:ascii="Times New Roman" w:hAnsi="Times New Roman" w:cs="Times New Roman"/>
          <w:i/>
          <w:iCs/>
          <w:lang w:val="en-GB"/>
        </w:rPr>
        <w:t>9</w:t>
      </w:r>
      <w:r w:rsidRPr="002A02C6">
        <w:rPr>
          <w:rFonts w:ascii="Times New Roman" w:hAnsi="Times New Roman" w:cs="Times New Roman"/>
          <w:lang w:val="en-GB"/>
        </w:rPr>
        <w:t>(Suppl 9), S10. https://doi.org/10.1186/1471-2105-9-S9-S10</w:t>
      </w:r>
    </w:p>
    <w:p w14:paraId="0FBBC591"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Sweeney, T. E., Haynes, W. A., Vallania, F., Ioannidis, J. P., &amp; Khatri, P. (2017). Methods to increase reproducibility in differential gene expression via meta-analysis. </w:t>
      </w:r>
      <w:r w:rsidRPr="002A02C6">
        <w:rPr>
          <w:rFonts w:ascii="Times New Roman" w:hAnsi="Times New Roman" w:cs="Times New Roman"/>
          <w:i/>
          <w:iCs/>
          <w:lang w:val="en-GB"/>
        </w:rPr>
        <w:t>Nucleic Acids Research</w:t>
      </w:r>
      <w:r w:rsidRPr="002A02C6">
        <w:rPr>
          <w:rFonts w:ascii="Times New Roman" w:hAnsi="Times New Roman" w:cs="Times New Roman"/>
          <w:lang w:val="en-GB"/>
        </w:rPr>
        <w:t xml:space="preserve">, </w:t>
      </w:r>
      <w:r w:rsidRPr="002A02C6">
        <w:rPr>
          <w:rFonts w:ascii="Times New Roman" w:hAnsi="Times New Roman" w:cs="Times New Roman"/>
          <w:i/>
          <w:iCs/>
          <w:lang w:val="en-GB"/>
        </w:rPr>
        <w:t>45</w:t>
      </w:r>
      <w:r w:rsidRPr="002A02C6">
        <w:rPr>
          <w:rFonts w:ascii="Times New Roman" w:hAnsi="Times New Roman" w:cs="Times New Roman"/>
          <w:lang w:val="en-GB"/>
        </w:rPr>
        <w:t>(1), e1. https://doi.org/10.1093/nar/gkw797</w:t>
      </w:r>
    </w:p>
    <w:p w14:paraId="3196F57D"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Zhang, M., Zhang, L., Zou, J., Yao, C., Xiao, H., Liu, Q., Wang, J., Wang, D., Wang, C., &amp; Guo, Z. (2009). Evaluating reproducibility of differential expression discoveries in </w:t>
      </w:r>
      <w:r w:rsidRPr="002A02C6">
        <w:rPr>
          <w:rFonts w:ascii="Times New Roman" w:hAnsi="Times New Roman" w:cs="Times New Roman"/>
          <w:lang w:val="en-GB"/>
        </w:rPr>
        <w:lastRenderedPageBreak/>
        <w:t xml:space="preserve">microarray studies by considering correlated molecular changes. </w:t>
      </w:r>
      <w:r w:rsidRPr="002A02C6">
        <w:rPr>
          <w:rFonts w:ascii="Times New Roman" w:hAnsi="Times New Roman" w:cs="Times New Roman"/>
          <w:i/>
          <w:iCs/>
          <w:lang w:val="en-GB"/>
        </w:rPr>
        <w:t>Bioinformatics</w:t>
      </w:r>
      <w:r w:rsidRPr="002A02C6">
        <w:rPr>
          <w:rFonts w:ascii="Times New Roman" w:hAnsi="Times New Roman" w:cs="Times New Roman"/>
          <w:lang w:val="en-GB"/>
        </w:rPr>
        <w:t xml:space="preserve">, </w:t>
      </w:r>
      <w:r w:rsidRPr="002A02C6">
        <w:rPr>
          <w:rFonts w:ascii="Times New Roman" w:hAnsi="Times New Roman" w:cs="Times New Roman"/>
          <w:i/>
          <w:iCs/>
          <w:lang w:val="en-GB"/>
        </w:rPr>
        <w:t>25</w:t>
      </w:r>
      <w:r w:rsidRPr="002A02C6">
        <w:rPr>
          <w:rFonts w:ascii="Times New Roman" w:hAnsi="Times New Roman" w:cs="Times New Roman"/>
          <w:lang w:val="en-GB"/>
        </w:rPr>
        <w:t>(13), 1662–1668. https://doi.org/10.1093/bioinformatics/btp295</w:t>
      </w:r>
    </w:p>
    <w:p w14:paraId="07547D87" w14:textId="77777777" w:rsidR="002A02C6" w:rsidRPr="002A02C6" w:rsidRDefault="002A02C6" w:rsidP="002A02C6">
      <w:pPr>
        <w:pStyle w:val="Bibliography"/>
        <w:rPr>
          <w:rFonts w:ascii="Times New Roman" w:hAnsi="Times New Roman" w:cs="Times New Roman"/>
          <w:lang w:val="en-GB"/>
        </w:rPr>
      </w:pPr>
      <w:r w:rsidRPr="002A02C6">
        <w:rPr>
          <w:rFonts w:ascii="Times New Roman" w:hAnsi="Times New Roman" w:cs="Times New Roman"/>
          <w:lang w:val="en-GB"/>
        </w:rPr>
        <w:t xml:space="preserve">Zhao, Y., Wong, L., &amp; Goh, W. W. B. (2020). How to do quantile normalization correctly for gene expression data analyses. </w:t>
      </w:r>
      <w:r w:rsidRPr="002A02C6">
        <w:rPr>
          <w:rFonts w:ascii="Times New Roman" w:hAnsi="Times New Roman" w:cs="Times New Roman"/>
          <w:i/>
          <w:iCs/>
          <w:lang w:val="en-GB"/>
        </w:rPr>
        <w:t>Scientific Reports</w:t>
      </w:r>
      <w:r w:rsidRPr="002A02C6">
        <w:rPr>
          <w:rFonts w:ascii="Times New Roman" w:hAnsi="Times New Roman" w:cs="Times New Roman"/>
          <w:lang w:val="en-GB"/>
        </w:rPr>
        <w:t xml:space="preserve">, </w:t>
      </w:r>
      <w:r w:rsidRPr="002A02C6">
        <w:rPr>
          <w:rFonts w:ascii="Times New Roman" w:hAnsi="Times New Roman" w:cs="Times New Roman"/>
          <w:i/>
          <w:iCs/>
          <w:lang w:val="en-GB"/>
        </w:rPr>
        <w:t>10</w:t>
      </w:r>
      <w:r w:rsidRPr="002A02C6">
        <w:rPr>
          <w:rFonts w:ascii="Times New Roman" w:hAnsi="Times New Roman" w:cs="Times New Roman"/>
          <w:lang w:val="en-GB"/>
        </w:rPr>
        <w:t>(1), Article 1. https://doi.org/10.1038/s41598-020-72664-6</w:t>
      </w:r>
    </w:p>
    <w:p w14:paraId="6E4D8D9F" w14:textId="1AFB7B5D" w:rsidR="004B2AC1" w:rsidRDefault="00C979C2"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6913"/>
    <w:multiLevelType w:val="multilevel"/>
    <w:tmpl w:val="90D85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C532AE"/>
    <w:multiLevelType w:val="multilevel"/>
    <w:tmpl w:val="E25218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BB4A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9340356">
    <w:abstractNumId w:val="2"/>
  </w:num>
  <w:num w:numId="2" w16cid:durableId="72822869">
    <w:abstractNumId w:val="0"/>
  </w:num>
  <w:num w:numId="3" w16cid:durableId="806434285">
    <w:abstractNumId w:val="1"/>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213A5"/>
    <w:rsid w:val="00025D85"/>
    <w:rsid w:val="00051454"/>
    <w:rsid w:val="000660A9"/>
    <w:rsid w:val="000A06C7"/>
    <w:rsid w:val="000C7221"/>
    <w:rsid w:val="000D5B4C"/>
    <w:rsid w:val="00101278"/>
    <w:rsid w:val="00122236"/>
    <w:rsid w:val="00122AEF"/>
    <w:rsid w:val="0013127A"/>
    <w:rsid w:val="00151F7B"/>
    <w:rsid w:val="001539BB"/>
    <w:rsid w:val="001839F2"/>
    <w:rsid w:val="001851BE"/>
    <w:rsid w:val="00185DC7"/>
    <w:rsid w:val="001B4128"/>
    <w:rsid w:val="001C779B"/>
    <w:rsid w:val="001D0E86"/>
    <w:rsid w:val="001D3B2D"/>
    <w:rsid w:val="001E1372"/>
    <w:rsid w:val="001E511C"/>
    <w:rsid w:val="001E54EA"/>
    <w:rsid w:val="001F2739"/>
    <w:rsid w:val="00203D61"/>
    <w:rsid w:val="00226E01"/>
    <w:rsid w:val="00242AA0"/>
    <w:rsid w:val="00281357"/>
    <w:rsid w:val="0029543C"/>
    <w:rsid w:val="002A02C6"/>
    <w:rsid w:val="002C087C"/>
    <w:rsid w:val="002D316D"/>
    <w:rsid w:val="002E5AE0"/>
    <w:rsid w:val="002F4167"/>
    <w:rsid w:val="00312997"/>
    <w:rsid w:val="00337766"/>
    <w:rsid w:val="00341EFE"/>
    <w:rsid w:val="00367E8D"/>
    <w:rsid w:val="00395D02"/>
    <w:rsid w:val="003B196F"/>
    <w:rsid w:val="003B69AF"/>
    <w:rsid w:val="003D3904"/>
    <w:rsid w:val="004135DC"/>
    <w:rsid w:val="004648B6"/>
    <w:rsid w:val="00496668"/>
    <w:rsid w:val="004B2AC1"/>
    <w:rsid w:val="004D4C41"/>
    <w:rsid w:val="004F5734"/>
    <w:rsid w:val="004F6149"/>
    <w:rsid w:val="0051564F"/>
    <w:rsid w:val="00545E9F"/>
    <w:rsid w:val="005674F8"/>
    <w:rsid w:val="00567E3F"/>
    <w:rsid w:val="00574AFB"/>
    <w:rsid w:val="00581E08"/>
    <w:rsid w:val="005C5E89"/>
    <w:rsid w:val="005D0F6E"/>
    <w:rsid w:val="005E7B6D"/>
    <w:rsid w:val="00601409"/>
    <w:rsid w:val="0060799D"/>
    <w:rsid w:val="00624BB6"/>
    <w:rsid w:val="006327B4"/>
    <w:rsid w:val="00640C2D"/>
    <w:rsid w:val="006435F1"/>
    <w:rsid w:val="006942E9"/>
    <w:rsid w:val="006A5508"/>
    <w:rsid w:val="006D7733"/>
    <w:rsid w:val="007002DE"/>
    <w:rsid w:val="00703184"/>
    <w:rsid w:val="00712368"/>
    <w:rsid w:val="00724E8F"/>
    <w:rsid w:val="00743BF6"/>
    <w:rsid w:val="007839FB"/>
    <w:rsid w:val="0079020A"/>
    <w:rsid w:val="007E0D06"/>
    <w:rsid w:val="007E50B1"/>
    <w:rsid w:val="00810CC6"/>
    <w:rsid w:val="008265FA"/>
    <w:rsid w:val="008409AB"/>
    <w:rsid w:val="008571E8"/>
    <w:rsid w:val="00857231"/>
    <w:rsid w:val="008A4F97"/>
    <w:rsid w:val="008E7919"/>
    <w:rsid w:val="00900529"/>
    <w:rsid w:val="00912B30"/>
    <w:rsid w:val="009309A3"/>
    <w:rsid w:val="0094095D"/>
    <w:rsid w:val="00940FEA"/>
    <w:rsid w:val="009453CF"/>
    <w:rsid w:val="009B2833"/>
    <w:rsid w:val="009D3D55"/>
    <w:rsid w:val="009F3307"/>
    <w:rsid w:val="00A0103C"/>
    <w:rsid w:val="00A04CB7"/>
    <w:rsid w:val="00A75CF8"/>
    <w:rsid w:val="00A76005"/>
    <w:rsid w:val="00A86F54"/>
    <w:rsid w:val="00AA055C"/>
    <w:rsid w:val="00AA2E86"/>
    <w:rsid w:val="00AC2287"/>
    <w:rsid w:val="00AF2F7C"/>
    <w:rsid w:val="00B032C1"/>
    <w:rsid w:val="00B443A6"/>
    <w:rsid w:val="00B45554"/>
    <w:rsid w:val="00B52503"/>
    <w:rsid w:val="00B53473"/>
    <w:rsid w:val="00B75487"/>
    <w:rsid w:val="00B8040F"/>
    <w:rsid w:val="00BB23A5"/>
    <w:rsid w:val="00BC1169"/>
    <w:rsid w:val="00BE13A8"/>
    <w:rsid w:val="00BE187C"/>
    <w:rsid w:val="00C15C85"/>
    <w:rsid w:val="00C62B1A"/>
    <w:rsid w:val="00C75FC4"/>
    <w:rsid w:val="00C9137D"/>
    <w:rsid w:val="00C979C2"/>
    <w:rsid w:val="00CD77F8"/>
    <w:rsid w:val="00CE599D"/>
    <w:rsid w:val="00CE78A6"/>
    <w:rsid w:val="00CE7DD9"/>
    <w:rsid w:val="00D111CF"/>
    <w:rsid w:val="00D12809"/>
    <w:rsid w:val="00D50E70"/>
    <w:rsid w:val="00D65BC5"/>
    <w:rsid w:val="00DB5AE3"/>
    <w:rsid w:val="00DC7739"/>
    <w:rsid w:val="00DF7DBC"/>
    <w:rsid w:val="00E14DB3"/>
    <w:rsid w:val="00E275A3"/>
    <w:rsid w:val="00E345CB"/>
    <w:rsid w:val="00E462C6"/>
    <w:rsid w:val="00E60011"/>
    <w:rsid w:val="00E6658B"/>
    <w:rsid w:val="00E676F7"/>
    <w:rsid w:val="00E71F16"/>
    <w:rsid w:val="00E72EA4"/>
    <w:rsid w:val="00E848E3"/>
    <w:rsid w:val="00E95AD7"/>
    <w:rsid w:val="00EA3558"/>
    <w:rsid w:val="00EA3ADA"/>
    <w:rsid w:val="00EA4AE9"/>
    <w:rsid w:val="00EE3AC1"/>
    <w:rsid w:val="00F12048"/>
    <w:rsid w:val="00F1280D"/>
    <w:rsid w:val="00F22658"/>
    <w:rsid w:val="00F94884"/>
    <w:rsid w:val="00FA2730"/>
    <w:rsid w:val="00FC1F1F"/>
    <w:rsid w:val="00FE07DD"/>
    <w:rsid w:val="00FE30EA"/>
    <w:rsid w:val="00FF72B6"/>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733"/>
    <w:rPr>
      <w:rFonts w:ascii="Times New Roman" w:eastAsia="Times New Roman" w:hAnsi="Times New Roman" w:cs="Times New Roman"/>
    </w:rPr>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rPr>
      <w:rFonts w:asciiTheme="minorHAnsi" w:eastAsiaTheme="minorEastAsia" w:hAnsiTheme="minorHAnsi" w:cstheme="minorBidi"/>
    </w:rPr>
  </w:style>
  <w:style w:type="paragraph" w:styleId="ListParagraph">
    <w:name w:val="List Paragraph"/>
    <w:basedOn w:val="Normal"/>
    <w:uiPriority w:val="34"/>
    <w:qFormat/>
    <w:rsid w:val="00BB23A5"/>
    <w:pPr>
      <w:ind w:left="720"/>
      <w:contextualSpacing/>
    </w:pPr>
    <w:rPr>
      <w:rFonts w:asciiTheme="minorHAnsi" w:eastAsiaTheme="minorEastAsia" w:hAnsiTheme="minorHAnsi" w:cstheme="minorBidi"/>
    </w:rPr>
  </w:style>
  <w:style w:type="paragraph" w:styleId="NormalWeb">
    <w:name w:val="Normal (Web)"/>
    <w:basedOn w:val="Normal"/>
    <w:uiPriority w:val="99"/>
    <w:semiHidden/>
    <w:unhideWhenUsed/>
    <w:rsid w:val="00BB23A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97948">
      <w:bodyDiv w:val="1"/>
      <w:marLeft w:val="0"/>
      <w:marRight w:val="0"/>
      <w:marTop w:val="0"/>
      <w:marBottom w:val="0"/>
      <w:divBdr>
        <w:top w:val="none" w:sz="0" w:space="0" w:color="auto"/>
        <w:left w:val="none" w:sz="0" w:space="0" w:color="auto"/>
        <w:bottom w:val="none" w:sz="0" w:space="0" w:color="auto"/>
        <w:right w:val="none" w:sz="0" w:space="0" w:color="auto"/>
      </w:divBdr>
    </w:div>
    <w:div w:id="187261123">
      <w:bodyDiv w:val="1"/>
      <w:marLeft w:val="0"/>
      <w:marRight w:val="0"/>
      <w:marTop w:val="0"/>
      <w:marBottom w:val="0"/>
      <w:divBdr>
        <w:top w:val="none" w:sz="0" w:space="0" w:color="auto"/>
        <w:left w:val="none" w:sz="0" w:space="0" w:color="auto"/>
        <w:bottom w:val="none" w:sz="0" w:space="0" w:color="auto"/>
        <w:right w:val="none" w:sz="0" w:space="0" w:color="auto"/>
      </w:divBdr>
    </w:div>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 w:id="791441782">
      <w:bodyDiv w:val="1"/>
      <w:marLeft w:val="0"/>
      <w:marRight w:val="0"/>
      <w:marTop w:val="0"/>
      <w:marBottom w:val="0"/>
      <w:divBdr>
        <w:top w:val="none" w:sz="0" w:space="0" w:color="auto"/>
        <w:left w:val="none" w:sz="0" w:space="0" w:color="auto"/>
        <w:bottom w:val="none" w:sz="0" w:space="0" w:color="auto"/>
        <w:right w:val="none" w:sz="0" w:space="0" w:color="auto"/>
      </w:divBdr>
    </w:div>
    <w:div w:id="982467807">
      <w:bodyDiv w:val="1"/>
      <w:marLeft w:val="0"/>
      <w:marRight w:val="0"/>
      <w:marTop w:val="0"/>
      <w:marBottom w:val="0"/>
      <w:divBdr>
        <w:top w:val="none" w:sz="0" w:space="0" w:color="auto"/>
        <w:left w:val="none" w:sz="0" w:space="0" w:color="auto"/>
        <w:bottom w:val="none" w:sz="0" w:space="0" w:color="auto"/>
        <w:right w:val="none" w:sz="0" w:space="0" w:color="auto"/>
      </w:divBdr>
    </w:div>
    <w:div w:id="187271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7</Pages>
  <Words>11704</Words>
  <Characters>6671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143</cp:revision>
  <dcterms:created xsi:type="dcterms:W3CDTF">2022-10-15T10:33:00Z</dcterms:created>
  <dcterms:modified xsi:type="dcterms:W3CDTF">2022-10-17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ZKsjNl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